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5C6BBC" w14:textId="346366FF" w:rsidR="0013555D" w:rsidRDefault="0013555D" w:rsidP="0013555D">
      <w:pPr>
        <w:rPr>
          <w:rFonts w:asciiTheme="majorBidi" w:hAnsiTheme="majorBidi" w:cstheme="majorBidi"/>
          <w:sz w:val="18"/>
          <w:szCs w:val="18"/>
        </w:rPr>
      </w:pPr>
      <w:r w:rsidRPr="0013555D">
        <w:rPr>
          <w:rFonts w:asciiTheme="majorBidi" w:hAnsiTheme="majorBidi" w:cstheme="majorBidi"/>
          <w:sz w:val="18"/>
          <w:szCs w:val="18"/>
        </w:rPr>
        <w:t xml:space="preserve">Table </w:t>
      </w:r>
      <w:r w:rsidRPr="0013555D">
        <w:rPr>
          <w:rFonts w:asciiTheme="majorBidi" w:hAnsiTheme="majorBidi" w:cstheme="majorBidi"/>
          <w:i/>
          <w:iCs/>
          <w:sz w:val="18"/>
          <w:szCs w:val="18"/>
        </w:rPr>
        <w:fldChar w:fldCharType="begin"/>
      </w:r>
      <w:r w:rsidRPr="0013555D">
        <w:rPr>
          <w:rFonts w:asciiTheme="majorBidi" w:hAnsiTheme="majorBidi" w:cstheme="majorBidi"/>
          <w:sz w:val="18"/>
          <w:szCs w:val="18"/>
        </w:rPr>
        <w:instrText xml:space="preserve"> SEQ Table \* ARABIC </w:instrText>
      </w:r>
      <w:r w:rsidRPr="0013555D">
        <w:rPr>
          <w:rFonts w:asciiTheme="majorBidi" w:hAnsiTheme="majorBidi" w:cstheme="majorBidi"/>
          <w:i/>
          <w:iCs/>
          <w:sz w:val="18"/>
          <w:szCs w:val="18"/>
        </w:rPr>
        <w:fldChar w:fldCharType="separate"/>
      </w:r>
      <w:r>
        <w:rPr>
          <w:rFonts w:asciiTheme="majorBidi" w:hAnsiTheme="majorBidi" w:cstheme="majorBidi"/>
          <w:noProof/>
          <w:sz w:val="18"/>
          <w:szCs w:val="18"/>
        </w:rPr>
        <w:t>1</w:t>
      </w:r>
      <w:r w:rsidRPr="0013555D">
        <w:rPr>
          <w:rFonts w:asciiTheme="majorBidi" w:hAnsiTheme="majorBidi" w:cstheme="majorBidi"/>
          <w:i/>
          <w:iCs/>
          <w:sz w:val="18"/>
          <w:szCs w:val="18"/>
        </w:rPr>
        <w:fldChar w:fldCharType="end"/>
      </w:r>
      <w:r w:rsidRPr="0013555D">
        <w:rPr>
          <w:rFonts w:asciiTheme="majorBidi" w:hAnsiTheme="majorBidi" w:cstheme="majorBidi"/>
          <w:sz w:val="18"/>
          <w:szCs w:val="18"/>
        </w:rPr>
        <w:t xml:space="preserve">: Summary of Collected </w:t>
      </w:r>
      <w:r w:rsidR="001D78E6">
        <w:rPr>
          <w:rFonts w:asciiTheme="majorBidi" w:hAnsiTheme="majorBidi" w:cstheme="majorBidi"/>
          <w:sz w:val="18"/>
          <w:szCs w:val="18"/>
        </w:rPr>
        <w:t>840</w:t>
      </w:r>
      <w:r w:rsidRPr="0013555D">
        <w:rPr>
          <w:rFonts w:asciiTheme="majorBidi" w:hAnsiTheme="majorBidi" w:cstheme="majorBidi"/>
          <w:sz w:val="18"/>
          <w:szCs w:val="18"/>
        </w:rPr>
        <w:t xml:space="preserve"> RC deep beams database.</w:t>
      </w:r>
    </w:p>
    <w:tbl>
      <w:tblPr>
        <w:tblW w:w="9838" w:type="dxa"/>
        <w:tblInd w:w="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47"/>
        <w:gridCol w:w="427"/>
        <w:gridCol w:w="990"/>
        <w:gridCol w:w="1080"/>
        <w:gridCol w:w="1170"/>
        <w:gridCol w:w="1080"/>
        <w:gridCol w:w="833"/>
        <w:gridCol w:w="900"/>
        <w:gridCol w:w="900"/>
        <w:gridCol w:w="990"/>
        <w:gridCol w:w="921"/>
      </w:tblGrid>
      <w:tr w:rsidR="001D78E6" w:rsidRPr="00107522" w14:paraId="053DF2C3" w14:textId="77777777" w:rsidTr="00107522">
        <w:trPr>
          <w:trHeight w:val="20"/>
        </w:trPr>
        <w:tc>
          <w:tcPr>
            <w:tcW w:w="547" w:type="dxa"/>
          </w:tcPr>
          <w:p w14:paraId="406EB97F" w14:textId="77777777" w:rsidR="001D78E6" w:rsidRPr="00107522" w:rsidRDefault="001D78E6" w:rsidP="00ED08A1">
            <w:pPr>
              <w:autoSpaceDE w:val="0"/>
              <w:autoSpaceDN w:val="0"/>
              <w:adjustRightInd w:val="0"/>
              <w:spacing w:after="0" w:line="240" w:lineRule="auto"/>
              <w:rPr>
                <w:rFonts w:asciiTheme="majorBidi" w:hAnsiTheme="majorBidi" w:cstheme="majorBidi"/>
                <w:b/>
                <w:bCs/>
                <w:color w:val="000000"/>
                <w:kern w:val="0"/>
                <w:sz w:val="16"/>
                <w:szCs w:val="16"/>
              </w:rPr>
            </w:pPr>
            <w:r w:rsidRPr="00107522">
              <w:rPr>
                <w:rFonts w:asciiTheme="majorBidi" w:hAnsiTheme="majorBidi" w:cstheme="majorBidi"/>
                <w:b/>
                <w:bCs/>
                <w:color w:val="000000"/>
                <w:kern w:val="0"/>
                <w:sz w:val="16"/>
                <w:szCs w:val="16"/>
              </w:rPr>
              <w:t>Ref.</w:t>
            </w:r>
          </w:p>
        </w:tc>
        <w:tc>
          <w:tcPr>
            <w:tcW w:w="427" w:type="dxa"/>
          </w:tcPr>
          <w:p w14:paraId="72CF1E17" w14:textId="77777777" w:rsidR="001D78E6" w:rsidRPr="00107522" w:rsidRDefault="001D78E6" w:rsidP="00ED08A1">
            <w:pPr>
              <w:autoSpaceDE w:val="0"/>
              <w:autoSpaceDN w:val="0"/>
              <w:adjustRightInd w:val="0"/>
              <w:spacing w:after="0" w:line="240" w:lineRule="auto"/>
              <w:jc w:val="center"/>
              <w:rPr>
                <w:rFonts w:asciiTheme="majorBidi" w:hAnsiTheme="majorBidi" w:cstheme="majorBidi"/>
                <w:b/>
                <w:bCs/>
                <w:color w:val="000000"/>
                <w:kern w:val="0"/>
                <w:sz w:val="16"/>
                <w:szCs w:val="16"/>
              </w:rPr>
            </w:pPr>
            <w:r w:rsidRPr="00107522">
              <w:rPr>
                <w:rFonts w:asciiTheme="majorBidi" w:hAnsiTheme="majorBidi" w:cstheme="majorBidi"/>
                <w:b/>
                <w:bCs/>
                <w:color w:val="000000"/>
                <w:kern w:val="0"/>
                <w:sz w:val="16"/>
                <w:szCs w:val="16"/>
              </w:rPr>
              <w:t>#</w:t>
            </w:r>
          </w:p>
        </w:tc>
        <w:tc>
          <w:tcPr>
            <w:tcW w:w="990" w:type="dxa"/>
          </w:tcPr>
          <w:p w14:paraId="0EC25A36" w14:textId="77777777" w:rsidR="001D78E6" w:rsidRPr="00107522" w:rsidRDefault="001D78E6" w:rsidP="00ED08A1">
            <w:pPr>
              <w:autoSpaceDE w:val="0"/>
              <w:autoSpaceDN w:val="0"/>
              <w:adjustRightInd w:val="0"/>
              <w:spacing w:after="0" w:line="240" w:lineRule="auto"/>
              <w:jc w:val="center"/>
              <w:rPr>
                <w:rFonts w:asciiTheme="majorBidi" w:hAnsiTheme="majorBidi" w:cstheme="majorBidi"/>
                <w:b/>
                <w:bCs/>
                <w:i/>
                <w:iCs/>
                <w:color w:val="000000"/>
                <w:kern w:val="0"/>
                <w:sz w:val="16"/>
                <w:szCs w:val="16"/>
              </w:rPr>
            </w:pPr>
            <w:proofErr w:type="spellStart"/>
            <w:r w:rsidRPr="00107522">
              <w:rPr>
                <w:rFonts w:asciiTheme="majorBidi" w:hAnsiTheme="majorBidi" w:cstheme="majorBidi"/>
                <w:b/>
                <w:bCs/>
                <w:i/>
                <w:iCs/>
                <w:color w:val="000000"/>
                <w:kern w:val="0"/>
                <w:sz w:val="16"/>
                <w:szCs w:val="16"/>
              </w:rPr>
              <w:t>a/d</w:t>
            </w:r>
            <w:proofErr w:type="spellEnd"/>
          </w:p>
        </w:tc>
        <w:tc>
          <w:tcPr>
            <w:tcW w:w="1080" w:type="dxa"/>
          </w:tcPr>
          <w:p w14:paraId="510B74DA" w14:textId="77777777" w:rsidR="001D78E6" w:rsidRPr="00107522" w:rsidRDefault="001D78E6" w:rsidP="00ED08A1">
            <w:pPr>
              <w:autoSpaceDE w:val="0"/>
              <w:autoSpaceDN w:val="0"/>
              <w:adjustRightInd w:val="0"/>
              <w:spacing w:after="0" w:line="240" w:lineRule="auto"/>
              <w:jc w:val="center"/>
              <w:rPr>
                <w:rFonts w:asciiTheme="majorBidi" w:hAnsiTheme="majorBidi" w:cstheme="majorBidi"/>
                <w:b/>
                <w:bCs/>
                <w:color w:val="000000"/>
                <w:kern w:val="0"/>
                <w:sz w:val="16"/>
                <w:szCs w:val="16"/>
              </w:rPr>
            </w:pPr>
            <w:r w:rsidRPr="00107522">
              <w:rPr>
                <w:rFonts w:asciiTheme="majorBidi" w:eastAsia="Times New Roman" w:hAnsiTheme="majorBidi" w:cstheme="majorBidi"/>
                <w:b/>
                <w:bCs/>
                <w:i/>
                <w:iCs/>
                <w:color w:val="000000"/>
                <w:kern w:val="0"/>
                <w:sz w:val="16"/>
                <w:szCs w:val="16"/>
                <w14:ligatures w14:val="none"/>
              </w:rPr>
              <w:t>f</w:t>
            </w:r>
            <w:r w:rsidRPr="00107522">
              <w:rPr>
                <w:rFonts w:asciiTheme="majorBidi" w:eastAsia="Times New Roman" w:hAnsiTheme="majorBidi" w:cstheme="majorBidi"/>
                <w:b/>
                <w:bCs/>
                <w:i/>
                <w:iCs/>
                <w:color w:val="000000"/>
                <w:kern w:val="0"/>
                <w:sz w:val="16"/>
                <w:szCs w:val="16"/>
                <w:vertAlign w:val="subscript"/>
                <w14:ligatures w14:val="none"/>
              </w:rPr>
              <w:t>c</w:t>
            </w:r>
            <w:r w:rsidRPr="00107522">
              <w:rPr>
                <w:rFonts w:asciiTheme="majorBidi" w:eastAsia="Times New Roman" w:hAnsiTheme="majorBidi" w:cstheme="majorBidi"/>
                <w:b/>
                <w:bCs/>
                <w:i/>
                <w:iCs/>
                <w:color w:val="000000"/>
                <w:kern w:val="0"/>
                <w:sz w:val="16"/>
                <w:szCs w:val="16"/>
                <w14:ligatures w14:val="none"/>
              </w:rPr>
              <w:t>′</w:t>
            </w:r>
            <w:r w:rsidRPr="00107522">
              <w:rPr>
                <w:rFonts w:asciiTheme="majorBidi" w:eastAsia="Times New Roman" w:hAnsiTheme="majorBidi" w:cstheme="majorBidi"/>
                <w:b/>
                <w:bCs/>
                <w:color w:val="000000"/>
                <w:kern w:val="0"/>
                <w:sz w:val="16"/>
                <w:szCs w:val="16"/>
                <w14:ligatures w14:val="none"/>
              </w:rPr>
              <w:t xml:space="preserve"> (MPa)</w:t>
            </w:r>
          </w:p>
        </w:tc>
        <w:tc>
          <w:tcPr>
            <w:tcW w:w="1170" w:type="dxa"/>
          </w:tcPr>
          <w:p w14:paraId="3F8EA19E" w14:textId="77777777" w:rsidR="001D78E6" w:rsidRPr="00107522" w:rsidRDefault="001D78E6" w:rsidP="00ED08A1">
            <w:pPr>
              <w:spacing w:after="0"/>
              <w:jc w:val="center"/>
              <w:rPr>
                <w:rFonts w:asciiTheme="majorBidi" w:hAnsiTheme="majorBidi" w:cstheme="majorBidi"/>
                <w:b/>
                <w:bCs/>
                <w:sz w:val="16"/>
                <w:szCs w:val="16"/>
              </w:rPr>
            </w:pPr>
            <w:proofErr w:type="spellStart"/>
            <w:r w:rsidRPr="00107522">
              <w:rPr>
                <w:rFonts w:asciiTheme="majorBidi" w:eastAsia="Times New Roman" w:hAnsiTheme="majorBidi" w:cstheme="majorBidi"/>
                <w:b/>
                <w:bCs/>
                <w:i/>
                <w:iCs/>
                <w:color w:val="000000"/>
                <w:kern w:val="0"/>
                <w:sz w:val="16"/>
                <w:szCs w:val="16"/>
                <w14:ligatures w14:val="none"/>
              </w:rPr>
              <w:t>ρ</w:t>
            </w:r>
            <w:r w:rsidRPr="00107522">
              <w:rPr>
                <w:rFonts w:asciiTheme="majorBidi" w:eastAsia="Times New Roman" w:hAnsiTheme="majorBidi" w:cstheme="majorBidi"/>
                <w:b/>
                <w:bCs/>
                <w:i/>
                <w:iCs/>
                <w:color w:val="000000"/>
                <w:kern w:val="0"/>
                <w:sz w:val="16"/>
                <w:szCs w:val="16"/>
                <w:vertAlign w:val="subscript"/>
                <w14:ligatures w14:val="none"/>
              </w:rPr>
              <w:t>l</w:t>
            </w:r>
            <w:proofErr w:type="spellEnd"/>
            <w:r w:rsidRPr="00107522">
              <w:rPr>
                <w:rFonts w:asciiTheme="majorBidi" w:eastAsia="Times New Roman" w:hAnsiTheme="majorBidi" w:cstheme="majorBidi"/>
                <w:b/>
                <w:bCs/>
                <w:color w:val="000000"/>
                <w:kern w:val="0"/>
                <w:sz w:val="16"/>
                <w:szCs w:val="16"/>
                <w14:ligatures w14:val="none"/>
              </w:rPr>
              <w:t xml:space="preserve"> (%)</w:t>
            </w:r>
          </w:p>
        </w:tc>
        <w:tc>
          <w:tcPr>
            <w:tcW w:w="1080" w:type="dxa"/>
          </w:tcPr>
          <w:p w14:paraId="5DDAFCBE" w14:textId="77777777" w:rsidR="001D78E6" w:rsidRPr="00107522" w:rsidRDefault="001D78E6" w:rsidP="00ED08A1">
            <w:pPr>
              <w:autoSpaceDE w:val="0"/>
              <w:autoSpaceDN w:val="0"/>
              <w:adjustRightInd w:val="0"/>
              <w:spacing w:after="0" w:line="240" w:lineRule="auto"/>
              <w:jc w:val="center"/>
              <w:rPr>
                <w:rFonts w:asciiTheme="majorBidi" w:hAnsiTheme="majorBidi" w:cstheme="majorBidi"/>
                <w:b/>
                <w:bCs/>
                <w:i/>
                <w:iCs/>
                <w:color w:val="000000"/>
                <w:kern w:val="0"/>
                <w:sz w:val="16"/>
                <w:szCs w:val="16"/>
              </w:rPr>
            </w:pPr>
            <w:proofErr w:type="spellStart"/>
            <w:r w:rsidRPr="00107522">
              <w:rPr>
                <w:rFonts w:asciiTheme="majorBidi" w:hAnsiTheme="majorBidi" w:cstheme="majorBidi"/>
                <w:b/>
                <w:bCs/>
                <w:i/>
                <w:iCs/>
                <w:color w:val="000000"/>
                <w:kern w:val="0"/>
                <w:sz w:val="16"/>
                <w:szCs w:val="16"/>
              </w:rPr>
              <w:t>f</w:t>
            </w:r>
            <w:r w:rsidRPr="00107522">
              <w:rPr>
                <w:rFonts w:asciiTheme="majorBidi" w:hAnsiTheme="majorBidi" w:cstheme="majorBidi"/>
                <w:b/>
                <w:bCs/>
                <w:i/>
                <w:iCs/>
                <w:color w:val="000000"/>
                <w:kern w:val="0"/>
                <w:sz w:val="16"/>
                <w:szCs w:val="16"/>
                <w:vertAlign w:val="subscript"/>
              </w:rPr>
              <w:t>y</w:t>
            </w:r>
            <w:proofErr w:type="spellEnd"/>
            <w:r w:rsidRPr="00107522">
              <w:rPr>
                <w:rFonts w:asciiTheme="majorBidi" w:eastAsia="Times New Roman" w:hAnsiTheme="majorBidi" w:cstheme="majorBidi"/>
                <w:b/>
                <w:bCs/>
                <w:color w:val="000000"/>
                <w:kern w:val="0"/>
                <w:sz w:val="16"/>
                <w:szCs w:val="16"/>
                <w14:ligatures w14:val="none"/>
              </w:rPr>
              <w:t xml:space="preserve"> (MPa)</w:t>
            </w:r>
          </w:p>
        </w:tc>
        <w:tc>
          <w:tcPr>
            <w:tcW w:w="833" w:type="dxa"/>
          </w:tcPr>
          <w:p w14:paraId="351EF6C4" w14:textId="77777777" w:rsidR="001D78E6" w:rsidRPr="00107522" w:rsidRDefault="001D78E6" w:rsidP="00ED08A1">
            <w:pPr>
              <w:autoSpaceDE w:val="0"/>
              <w:autoSpaceDN w:val="0"/>
              <w:adjustRightInd w:val="0"/>
              <w:spacing w:after="0" w:line="240" w:lineRule="auto"/>
              <w:jc w:val="center"/>
              <w:rPr>
                <w:rFonts w:asciiTheme="majorBidi" w:hAnsiTheme="majorBidi" w:cstheme="majorBidi"/>
                <w:b/>
                <w:bCs/>
                <w:color w:val="000000"/>
                <w:kern w:val="0"/>
                <w:sz w:val="16"/>
                <w:szCs w:val="16"/>
              </w:rPr>
            </w:pPr>
            <w:proofErr w:type="spellStart"/>
            <w:r w:rsidRPr="00107522">
              <w:rPr>
                <w:rFonts w:asciiTheme="majorBidi" w:eastAsia="Times New Roman" w:hAnsiTheme="majorBidi" w:cstheme="majorBidi"/>
                <w:b/>
                <w:bCs/>
                <w:i/>
                <w:iCs/>
                <w:color w:val="000000"/>
                <w:kern w:val="0"/>
                <w:sz w:val="16"/>
                <w:szCs w:val="16"/>
                <w14:ligatures w14:val="none"/>
              </w:rPr>
              <w:t>ρ</w:t>
            </w:r>
            <w:r w:rsidRPr="00107522">
              <w:rPr>
                <w:rFonts w:asciiTheme="majorBidi" w:eastAsia="Times New Roman" w:hAnsiTheme="majorBidi" w:cstheme="majorBidi"/>
                <w:b/>
                <w:bCs/>
                <w:i/>
                <w:iCs/>
                <w:color w:val="000000"/>
                <w:kern w:val="0"/>
                <w:sz w:val="16"/>
                <w:szCs w:val="16"/>
                <w:vertAlign w:val="subscript"/>
                <w14:ligatures w14:val="none"/>
              </w:rPr>
              <w:t>v</w:t>
            </w:r>
            <w:proofErr w:type="spellEnd"/>
            <w:r w:rsidRPr="00107522">
              <w:rPr>
                <w:rFonts w:asciiTheme="majorBidi" w:eastAsia="Times New Roman" w:hAnsiTheme="majorBidi" w:cstheme="majorBidi"/>
                <w:b/>
                <w:bCs/>
                <w:color w:val="000000"/>
                <w:kern w:val="0"/>
                <w:sz w:val="16"/>
                <w:szCs w:val="16"/>
                <w14:ligatures w14:val="none"/>
              </w:rPr>
              <w:t xml:space="preserve"> (%)</w:t>
            </w:r>
          </w:p>
        </w:tc>
        <w:tc>
          <w:tcPr>
            <w:tcW w:w="900" w:type="dxa"/>
          </w:tcPr>
          <w:p w14:paraId="7FED8CB3" w14:textId="77777777" w:rsidR="001D78E6" w:rsidRPr="00107522" w:rsidRDefault="001D78E6" w:rsidP="00ED08A1">
            <w:pPr>
              <w:autoSpaceDE w:val="0"/>
              <w:autoSpaceDN w:val="0"/>
              <w:adjustRightInd w:val="0"/>
              <w:spacing w:after="0" w:line="240" w:lineRule="auto"/>
              <w:jc w:val="center"/>
              <w:rPr>
                <w:rFonts w:asciiTheme="majorBidi" w:hAnsiTheme="majorBidi" w:cstheme="majorBidi"/>
                <w:b/>
                <w:bCs/>
                <w:i/>
                <w:iCs/>
                <w:color w:val="000000"/>
                <w:kern w:val="0"/>
                <w:sz w:val="16"/>
                <w:szCs w:val="16"/>
              </w:rPr>
            </w:pPr>
            <w:proofErr w:type="spellStart"/>
            <w:r w:rsidRPr="00107522">
              <w:rPr>
                <w:rFonts w:asciiTheme="majorBidi" w:hAnsiTheme="majorBidi" w:cstheme="majorBidi"/>
                <w:b/>
                <w:bCs/>
                <w:i/>
                <w:iCs/>
                <w:color w:val="000000"/>
                <w:kern w:val="0"/>
                <w:sz w:val="16"/>
                <w:szCs w:val="16"/>
              </w:rPr>
              <w:t>f</w:t>
            </w:r>
            <w:r w:rsidRPr="00107522">
              <w:rPr>
                <w:rFonts w:asciiTheme="majorBidi" w:hAnsiTheme="majorBidi" w:cstheme="majorBidi"/>
                <w:b/>
                <w:bCs/>
                <w:i/>
                <w:iCs/>
                <w:color w:val="000000"/>
                <w:kern w:val="0"/>
                <w:sz w:val="16"/>
                <w:szCs w:val="16"/>
                <w:vertAlign w:val="subscript"/>
              </w:rPr>
              <w:t>yv</w:t>
            </w:r>
            <w:proofErr w:type="spellEnd"/>
            <w:r w:rsidRPr="00107522">
              <w:rPr>
                <w:rFonts w:asciiTheme="majorBidi" w:eastAsia="Times New Roman" w:hAnsiTheme="majorBidi" w:cstheme="majorBidi"/>
                <w:b/>
                <w:bCs/>
                <w:color w:val="000000"/>
                <w:kern w:val="0"/>
                <w:sz w:val="16"/>
                <w:szCs w:val="16"/>
                <w14:ligatures w14:val="none"/>
              </w:rPr>
              <w:t xml:space="preserve"> (MPa)</w:t>
            </w:r>
          </w:p>
        </w:tc>
        <w:tc>
          <w:tcPr>
            <w:tcW w:w="900" w:type="dxa"/>
          </w:tcPr>
          <w:p w14:paraId="573BA484" w14:textId="77777777" w:rsidR="001D78E6" w:rsidRPr="00107522" w:rsidRDefault="001D78E6" w:rsidP="00ED08A1">
            <w:pPr>
              <w:autoSpaceDE w:val="0"/>
              <w:autoSpaceDN w:val="0"/>
              <w:adjustRightInd w:val="0"/>
              <w:spacing w:after="0" w:line="240" w:lineRule="auto"/>
              <w:jc w:val="center"/>
              <w:rPr>
                <w:rFonts w:asciiTheme="majorBidi" w:hAnsiTheme="majorBidi" w:cstheme="majorBidi"/>
                <w:b/>
                <w:bCs/>
                <w:color w:val="000000"/>
                <w:kern w:val="0"/>
                <w:sz w:val="16"/>
                <w:szCs w:val="16"/>
              </w:rPr>
            </w:pPr>
            <w:proofErr w:type="spellStart"/>
            <w:r w:rsidRPr="00107522">
              <w:rPr>
                <w:rFonts w:asciiTheme="majorBidi" w:eastAsia="Times New Roman" w:hAnsiTheme="majorBidi" w:cstheme="majorBidi"/>
                <w:b/>
                <w:bCs/>
                <w:i/>
                <w:iCs/>
                <w:color w:val="000000"/>
                <w:kern w:val="0"/>
                <w:sz w:val="16"/>
                <w:szCs w:val="16"/>
                <w14:ligatures w14:val="none"/>
              </w:rPr>
              <w:t>ρ</w:t>
            </w:r>
            <w:r w:rsidRPr="00107522">
              <w:rPr>
                <w:rFonts w:asciiTheme="majorBidi" w:eastAsia="Times New Roman" w:hAnsiTheme="majorBidi" w:cstheme="majorBidi"/>
                <w:b/>
                <w:bCs/>
                <w:i/>
                <w:iCs/>
                <w:color w:val="000000"/>
                <w:kern w:val="0"/>
                <w:sz w:val="16"/>
                <w:szCs w:val="16"/>
                <w:vertAlign w:val="subscript"/>
                <w14:ligatures w14:val="none"/>
              </w:rPr>
              <w:t>h</w:t>
            </w:r>
            <w:proofErr w:type="spellEnd"/>
            <w:r w:rsidRPr="00107522">
              <w:rPr>
                <w:rFonts w:asciiTheme="majorBidi" w:eastAsia="Times New Roman" w:hAnsiTheme="majorBidi" w:cstheme="majorBidi"/>
                <w:b/>
                <w:bCs/>
                <w:color w:val="000000"/>
                <w:kern w:val="0"/>
                <w:sz w:val="16"/>
                <w:szCs w:val="16"/>
                <w14:ligatures w14:val="none"/>
              </w:rPr>
              <w:t xml:space="preserve"> (%)</w:t>
            </w:r>
          </w:p>
        </w:tc>
        <w:tc>
          <w:tcPr>
            <w:tcW w:w="990" w:type="dxa"/>
          </w:tcPr>
          <w:p w14:paraId="26232E9A" w14:textId="77777777" w:rsidR="001D78E6" w:rsidRPr="00107522" w:rsidRDefault="001D78E6" w:rsidP="00ED08A1">
            <w:pPr>
              <w:autoSpaceDE w:val="0"/>
              <w:autoSpaceDN w:val="0"/>
              <w:adjustRightInd w:val="0"/>
              <w:spacing w:after="0" w:line="240" w:lineRule="auto"/>
              <w:jc w:val="center"/>
              <w:rPr>
                <w:rFonts w:asciiTheme="majorBidi" w:hAnsiTheme="majorBidi" w:cstheme="majorBidi"/>
                <w:b/>
                <w:bCs/>
                <w:i/>
                <w:iCs/>
                <w:color w:val="000000"/>
                <w:kern w:val="0"/>
                <w:sz w:val="16"/>
                <w:szCs w:val="16"/>
              </w:rPr>
            </w:pPr>
            <w:proofErr w:type="spellStart"/>
            <w:r w:rsidRPr="00107522">
              <w:rPr>
                <w:rFonts w:asciiTheme="majorBidi" w:hAnsiTheme="majorBidi" w:cstheme="majorBidi"/>
                <w:b/>
                <w:bCs/>
                <w:i/>
                <w:iCs/>
                <w:color w:val="000000"/>
                <w:kern w:val="0"/>
                <w:sz w:val="16"/>
                <w:szCs w:val="16"/>
              </w:rPr>
              <w:t>f</w:t>
            </w:r>
            <w:r w:rsidRPr="00107522">
              <w:rPr>
                <w:rFonts w:asciiTheme="majorBidi" w:hAnsiTheme="majorBidi" w:cstheme="majorBidi"/>
                <w:b/>
                <w:bCs/>
                <w:i/>
                <w:iCs/>
                <w:color w:val="000000"/>
                <w:kern w:val="0"/>
                <w:sz w:val="16"/>
                <w:szCs w:val="16"/>
                <w:vertAlign w:val="subscript"/>
              </w:rPr>
              <w:t>yh</w:t>
            </w:r>
            <w:proofErr w:type="spellEnd"/>
            <w:r w:rsidRPr="00107522">
              <w:rPr>
                <w:rFonts w:asciiTheme="majorBidi" w:eastAsia="Times New Roman" w:hAnsiTheme="majorBidi" w:cstheme="majorBidi"/>
                <w:b/>
                <w:bCs/>
                <w:color w:val="000000"/>
                <w:kern w:val="0"/>
                <w:sz w:val="16"/>
                <w:szCs w:val="16"/>
                <w14:ligatures w14:val="none"/>
              </w:rPr>
              <w:t xml:space="preserve"> (MPa)</w:t>
            </w:r>
          </w:p>
        </w:tc>
        <w:tc>
          <w:tcPr>
            <w:tcW w:w="921" w:type="dxa"/>
          </w:tcPr>
          <w:p w14:paraId="2EBF8AD6" w14:textId="77777777" w:rsidR="001D78E6" w:rsidRPr="00107522" w:rsidRDefault="001D78E6" w:rsidP="00ED08A1">
            <w:pPr>
              <w:autoSpaceDE w:val="0"/>
              <w:autoSpaceDN w:val="0"/>
              <w:adjustRightInd w:val="0"/>
              <w:spacing w:after="0" w:line="240" w:lineRule="auto"/>
              <w:jc w:val="center"/>
              <w:rPr>
                <w:rFonts w:asciiTheme="majorBidi" w:hAnsiTheme="majorBidi" w:cstheme="majorBidi"/>
                <w:b/>
                <w:bCs/>
                <w:color w:val="000000"/>
                <w:kern w:val="0"/>
                <w:sz w:val="16"/>
                <w:szCs w:val="16"/>
              </w:rPr>
            </w:pPr>
            <w:proofErr w:type="spellStart"/>
            <w:r w:rsidRPr="00107522">
              <w:rPr>
                <w:rFonts w:asciiTheme="majorBidi" w:hAnsiTheme="majorBidi" w:cstheme="majorBidi"/>
                <w:b/>
                <w:bCs/>
                <w:color w:val="000000"/>
                <w:kern w:val="0"/>
                <w:sz w:val="16"/>
                <w:szCs w:val="16"/>
              </w:rPr>
              <w:t>v</w:t>
            </w:r>
            <w:r w:rsidRPr="00107522">
              <w:rPr>
                <w:rFonts w:asciiTheme="majorBidi" w:hAnsiTheme="majorBidi" w:cstheme="majorBidi"/>
                <w:b/>
                <w:bCs/>
                <w:color w:val="000000"/>
                <w:kern w:val="0"/>
                <w:sz w:val="16"/>
                <w:szCs w:val="16"/>
                <w:vertAlign w:val="subscript"/>
              </w:rPr>
              <w:t>n</w:t>
            </w:r>
            <w:proofErr w:type="spellEnd"/>
            <w:r w:rsidRPr="00107522">
              <w:rPr>
                <w:rFonts w:asciiTheme="majorBidi" w:hAnsiTheme="majorBidi" w:cstheme="majorBidi"/>
                <w:b/>
                <w:bCs/>
                <w:color w:val="000000"/>
                <w:kern w:val="0"/>
                <w:sz w:val="16"/>
                <w:szCs w:val="16"/>
              </w:rPr>
              <w:t xml:space="preserve"> =V</w:t>
            </w:r>
            <w:r w:rsidRPr="00107522">
              <w:rPr>
                <w:rFonts w:asciiTheme="majorBidi" w:hAnsiTheme="majorBidi" w:cstheme="majorBidi"/>
                <w:b/>
                <w:bCs/>
                <w:color w:val="000000"/>
                <w:kern w:val="0"/>
                <w:sz w:val="16"/>
                <w:szCs w:val="16"/>
                <w:vertAlign w:val="subscript"/>
              </w:rPr>
              <w:t>u</w:t>
            </w:r>
            <w:r w:rsidRPr="00107522">
              <w:rPr>
                <w:rFonts w:asciiTheme="majorBidi" w:hAnsiTheme="majorBidi" w:cstheme="majorBidi"/>
                <w:b/>
                <w:bCs/>
                <w:color w:val="000000"/>
                <w:kern w:val="0"/>
                <w:sz w:val="16"/>
                <w:szCs w:val="16"/>
              </w:rPr>
              <w:t>/</w:t>
            </w:r>
            <w:proofErr w:type="spellStart"/>
            <w:r w:rsidRPr="00107522">
              <w:rPr>
                <w:rFonts w:asciiTheme="majorBidi" w:hAnsiTheme="majorBidi" w:cstheme="majorBidi"/>
                <w:b/>
                <w:bCs/>
                <w:color w:val="000000"/>
                <w:kern w:val="0"/>
                <w:sz w:val="16"/>
                <w:szCs w:val="16"/>
              </w:rPr>
              <w:t>b</w:t>
            </w:r>
            <w:r w:rsidRPr="00107522">
              <w:rPr>
                <w:rFonts w:asciiTheme="majorBidi" w:hAnsiTheme="majorBidi" w:cstheme="majorBidi"/>
                <w:b/>
                <w:bCs/>
                <w:color w:val="000000"/>
                <w:kern w:val="0"/>
                <w:sz w:val="16"/>
                <w:szCs w:val="16"/>
                <w:vertAlign w:val="subscript"/>
              </w:rPr>
              <w:t>w</w:t>
            </w:r>
            <w:r w:rsidRPr="00107522">
              <w:rPr>
                <w:rFonts w:asciiTheme="majorBidi" w:hAnsiTheme="majorBidi" w:cstheme="majorBidi"/>
                <w:b/>
                <w:bCs/>
                <w:color w:val="000000"/>
                <w:kern w:val="0"/>
                <w:sz w:val="16"/>
                <w:szCs w:val="16"/>
              </w:rPr>
              <w:t>h</w:t>
            </w:r>
            <w:proofErr w:type="spellEnd"/>
            <w:r w:rsidRPr="00107522">
              <w:rPr>
                <w:rFonts w:asciiTheme="majorBidi" w:hAnsiTheme="majorBidi" w:cstheme="majorBidi"/>
                <w:b/>
                <w:bCs/>
                <w:color w:val="000000"/>
                <w:kern w:val="0"/>
                <w:sz w:val="16"/>
                <w:szCs w:val="16"/>
              </w:rPr>
              <w:t xml:space="preserve"> </w:t>
            </w:r>
            <w:r w:rsidRPr="00107522">
              <w:rPr>
                <w:rFonts w:asciiTheme="majorBidi" w:eastAsia="Times New Roman" w:hAnsiTheme="majorBidi" w:cstheme="majorBidi"/>
                <w:b/>
                <w:bCs/>
                <w:color w:val="000000"/>
                <w:kern w:val="0"/>
                <w:sz w:val="16"/>
                <w:szCs w:val="16"/>
                <w14:ligatures w14:val="none"/>
              </w:rPr>
              <w:t>(MPa)</w:t>
            </w:r>
          </w:p>
        </w:tc>
      </w:tr>
      <w:tr w:rsidR="001D78E6" w:rsidRPr="00107522" w14:paraId="54B79B08" w14:textId="77777777" w:rsidTr="00107522">
        <w:trPr>
          <w:trHeight w:val="20"/>
        </w:trPr>
        <w:tc>
          <w:tcPr>
            <w:tcW w:w="547" w:type="dxa"/>
          </w:tcPr>
          <w:p w14:paraId="3496CD1A" w14:textId="00DF29EA" w:rsidR="001D78E6" w:rsidRPr="00BE2227" w:rsidRDefault="001D78E6" w:rsidP="001D78E6">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11876","abstract":"Resistance of reinforced concrete beams to diagonal tension was investigated in a series of tests which included beams with no web reinforcement and beams with varying ratios of web reinforcement consisting of s-in. round deformed bars. Strains in the web and tensile reinforcement were measured with resistance strain gages; deflections of the beams under load were also measured and the number and extent of cracks were observed. Beams of two cross sections, four span lengths and concrete strengths rang-ing from 2000 to 6000 psi were tested for five different positions of concen-trated loads. One of the results of these tests, not previously demonstrated, is that the position of the loads on a beam influences considerably its shear carrying capacity. An empirical formula based on the data obtained in this study indicates that the shear resistance of the beams varies as the square root of the percentage of web reinforcement and linearly as the compressive strength of the concrete multiplied by a factor representing the ratio of effec-tive depth of beam to distance from plane of the nearest concentrated load point to plane of the support.","author":[{"dropping-particle":"","family":"Clark","given":"Arthur P","non-dropping-particle":"","parse-names":false,"suffix":""}],"container-title":"ACI Journal Proceedings","id":"ITEM-1","issue":"10","issued":{"date-parts":[["0"]]},"title":"Diagonal Tension in Reinforced Concrete Beams","type":"article-journal","volume":"48"},"uris":["http://www.mendeley.com/documents/?uuid=c7b17677-0d71-4c8f-a44b-318330b98695"]}],"mendeley":{"formattedCitation":"[1]","plainTextFormattedCitation":"[1]","previouslyFormattedCitation":"[1]"},"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1]</w:t>
            </w:r>
            <w:r w:rsidRPr="00BE2227">
              <w:rPr>
                <w:rFonts w:asciiTheme="majorBidi" w:hAnsiTheme="majorBidi" w:cstheme="majorBidi"/>
                <w:sz w:val="16"/>
                <w:szCs w:val="16"/>
              </w:rPr>
              <w:fldChar w:fldCharType="end"/>
            </w:r>
          </w:p>
        </w:tc>
        <w:tc>
          <w:tcPr>
            <w:tcW w:w="427" w:type="dxa"/>
          </w:tcPr>
          <w:p w14:paraId="18472302" w14:textId="774F262F"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5</w:t>
            </w:r>
          </w:p>
        </w:tc>
        <w:tc>
          <w:tcPr>
            <w:tcW w:w="990" w:type="dxa"/>
          </w:tcPr>
          <w:p w14:paraId="7C16BEEB" w14:textId="615C88BA"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16-2.43</w:t>
            </w:r>
          </w:p>
        </w:tc>
        <w:tc>
          <w:tcPr>
            <w:tcW w:w="1080" w:type="dxa"/>
          </w:tcPr>
          <w:p w14:paraId="0FA72A3F" w14:textId="4240BEB7"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4.0-48.0</w:t>
            </w:r>
          </w:p>
        </w:tc>
        <w:tc>
          <w:tcPr>
            <w:tcW w:w="1170" w:type="dxa"/>
          </w:tcPr>
          <w:p w14:paraId="1B0C6385" w14:textId="0847BFCC"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98-3.42</w:t>
            </w:r>
          </w:p>
        </w:tc>
        <w:tc>
          <w:tcPr>
            <w:tcW w:w="1080" w:type="dxa"/>
          </w:tcPr>
          <w:p w14:paraId="4552945F" w14:textId="61571E4E"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21-370</w:t>
            </w:r>
          </w:p>
        </w:tc>
        <w:tc>
          <w:tcPr>
            <w:tcW w:w="833" w:type="dxa"/>
          </w:tcPr>
          <w:p w14:paraId="0C12DD0D" w14:textId="3CD1A8CC"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1.22</w:t>
            </w:r>
          </w:p>
        </w:tc>
        <w:tc>
          <w:tcPr>
            <w:tcW w:w="900" w:type="dxa"/>
          </w:tcPr>
          <w:p w14:paraId="4AB6FBB6" w14:textId="4E2D5B0F"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331</w:t>
            </w:r>
          </w:p>
        </w:tc>
        <w:tc>
          <w:tcPr>
            <w:tcW w:w="900" w:type="dxa"/>
          </w:tcPr>
          <w:p w14:paraId="68E35399" w14:textId="194A5914" w:rsidR="001D78E6" w:rsidRPr="00BE2227" w:rsidRDefault="00107522"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740B16A8" w14:textId="4B56B243"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331</w:t>
            </w:r>
          </w:p>
        </w:tc>
        <w:tc>
          <w:tcPr>
            <w:tcW w:w="921" w:type="dxa"/>
          </w:tcPr>
          <w:p w14:paraId="68711175" w14:textId="4FA6E1A6"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8-4.69</w:t>
            </w:r>
          </w:p>
        </w:tc>
      </w:tr>
      <w:tr w:rsidR="001D78E6" w:rsidRPr="00107522" w14:paraId="45CBC2BE" w14:textId="77777777" w:rsidTr="00107522">
        <w:trPr>
          <w:trHeight w:val="20"/>
        </w:trPr>
        <w:tc>
          <w:tcPr>
            <w:tcW w:w="547" w:type="dxa"/>
          </w:tcPr>
          <w:p w14:paraId="22C36078" w14:textId="31FE3DD2" w:rsidR="001D78E6" w:rsidRPr="00BE2227" w:rsidRDefault="001D78E6" w:rsidP="001D78E6">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11680","abstract":"Data are presented on the shear strength of 42 simple beams, 40 without web reinforcement and two with web reinforcement. Tests were carried out in three series with the following variables: (1) percentage of longitudinal and web reinforcement, .and method of anchorage; (2) size and percentage of longitudinal reinforcement and strength of concrete; and (3) concrete mixture and method of curing. The size of specimen was different for each  of the three series. The beams were tested with one or two concentrated loads and all failed in shear after one or more diagonal tension cracks formed in the region of maxi-mum shear. The magnitude of the loading causing the initial diagonal tension cracks depended primarily on the cross section and the concrete strength. Most beams were able to sustain greater loads than the cracking loads. Magnitude of failure loads depended on cross section dimensions, amount of longitudinal reinforcement, amount of web reinforcement, strength of concrete, and length of shear span. Failure was by destruction of the compression zone of concrete above the diagonal tension crack and adjacent to a loading block. Test results indicated that strength of beams with large u-d ratios may be governed by the load causing first cracking whereas the strength of shorter beams is governed by the load causing the destruction of the compression zone or concrete. Results also indicate that the load at first cracking may be predicted on the basis of nominal shearing stress and the ultimate load may be predicted on the basis of ultimate moment.","author":[{"dropping-particle":"","family":"K. G. Moody  R. C. Elstner, and E. Hognestad","given":"I M Viest","non-dropping-particle":"","parse-names":false,"suffix":""}],"container-title":"ACI Journal Proceedings","id":"ITEM-1","issue":"12","issued":{"date-parts":[["0"]]},"title":"Shear Strength of Reinforced Concrete Beams Part 1 -Tests of Simple Beams","type":"article-journal","volume":"51"},"uris":["http://www.mendeley.com/documents/?uuid=933472e2-2cd5-411d-8513-a0fdea796f5d"]}],"mendeley":{"formattedCitation":"[2]","plainTextFormattedCitation":"[2]","previouslyFormattedCitation":"[2]"},"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2]</w:t>
            </w:r>
            <w:r w:rsidRPr="00BE2227">
              <w:rPr>
                <w:rFonts w:asciiTheme="majorBidi" w:hAnsiTheme="majorBidi" w:cstheme="majorBidi"/>
                <w:sz w:val="16"/>
                <w:szCs w:val="16"/>
              </w:rPr>
              <w:fldChar w:fldCharType="end"/>
            </w:r>
          </w:p>
        </w:tc>
        <w:tc>
          <w:tcPr>
            <w:tcW w:w="427" w:type="dxa"/>
            <w:vAlign w:val="bottom"/>
          </w:tcPr>
          <w:p w14:paraId="3C5897E9" w14:textId="66239ADA"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4</w:t>
            </w:r>
          </w:p>
        </w:tc>
        <w:tc>
          <w:tcPr>
            <w:tcW w:w="990" w:type="dxa"/>
            <w:vAlign w:val="bottom"/>
          </w:tcPr>
          <w:p w14:paraId="2DC8A7F4" w14:textId="2111B6DE"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53-1.53</w:t>
            </w:r>
          </w:p>
        </w:tc>
        <w:tc>
          <w:tcPr>
            <w:tcW w:w="1080" w:type="dxa"/>
            <w:vAlign w:val="bottom"/>
          </w:tcPr>
          <w:p w14:paraId="05DFFB1C" w14:textId="26F96053"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7.0-25.0</w:t>
            </w:r>
          </w:p>
        </w:tc>
        <w:tc>
          <w:tcPr>
            <w:tcW w:w="1170" w:type="dxa"/>
            <w:vAlign w:val="bottom"/>
          </w:tcPr>
          <w:p w14:paraId="7CB10EE0" w14:textId="09EA86B1"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2.72-4.25</w:t>
            </w:r>
          </w:p>
        </w:tc>
        <w:tc>
          <w:tcPr>
            <w:tcW w:w="1080" w:type="dxa"/>
            <w:vAlign w:val="bottom"/>
          </w:tcPr>
          <w:p w14:paraId="2F949FF0" w14:textId="31A41DF8"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302-315</w:t>
            </w:r>
          </w:p>
        </w:tc>
        <w:tc>
          <w:tcPr>
            <w:tcW w:w="833" w:type="dxa"/>
            <w:vAlign w:val="bottom"/>
          </w:tcPr>
          <w:p w14:paraId="73C877B3" w14:textId="2BE6E2F8"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0-0.95</w:t>
            </w:r>
          </w:p>
        </w:tc>
        <w:tc>
          <w:tcPr>
            <w:tcW w:w="900" w:type="dxa"/>
            <w:vAlign w:val="bottom"/>
          </w:tcPr>
          <w:p w14:paraId="6CA51319" w14:textId="6FCD6979"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326</w:t>
            </w:r>
          </w:p>
        </w:tc>
        <w:tc>
          <w:tcPr>
            <w:tcW w:w="900" w:type="dxa"/>
            <w:vAlign w:val="bottom"/>
          </w:tcPr>
          <w:p w14:paraId="13DA96B4" w14:textId="6A13190E" w:rsidR="001D78E6" w:rsidRPr="00BE2227" w:rsidRDefault="00107522"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w:t>
            </w:r>
          </w:p>
        </w:tc>
        <w:tc>
          <w:tcPr>
            <w:tcW w:w="990" w:type="dxa"/>
            <w:vAlign w:val="bottom"/>
          </w:tcPr>
          <w:p w14:paraId="43D42B2B" w14:textId="2849EDE2"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w:t>
            </w:r>
          </w:p>
        </w:tc>
        <w:tc>
          <w:tcPr>
            <w:tcW w:w="921" w:type="dxa"/>
            <w:vAlign w:val="bottom"/>
          </w:tcPr>
          <w:p w14:paraId="3D88D7CE" w14:textId="2F4DC456" w:rsidR="001D78E6" w:rsidRPr="00BE2227" w:rsidRDefault="001D78E6" w:rsidP="001D78E6">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2.47-4.68</w:t>
            </w:r>
          </w:p>
        </w:tc>
      </w:tr>
      <w:tr w:rsidR="006D6D8B" w:rsidRPr="00107522" w14:paraId="1EF64455" w14:textId="77777777" w:rsidTr="00107522">
        <w:trPr>
          <w:trHeight w:val="20"/>
        </w:trPr>
        <w:tc>
          <w:tcPr>
            <w:tcW w:w="547" w:type="dxa"/>
          </w:tcPr>
          <w:p w14:paraId="34FAC2C0" w14:textId="23D76F0C" w:rsidR="006D6D8B" w:rsidRPr="00BE2227" w:rsidRDefault="006D6D8B" w:rsidP="006D6D8B">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7336","abstract":"Reports on tests on 35 simply beams of span/depth ratios L/ D supported deep ranging from  to 3 and clear shear span/depth ratios x/D from 0.23 to 0.7. The effects of seven different types of web reinforcement on deflections, crack widths, crack patterns, failure modes, and ultimate loads in shear were studied. It was found that the effectiveness of the various types of web reinforcement depended on the L/D and x/D ratios. For low L/D and x/D ratios, only horizontal web reinforcement at close spacing near the bottom of the beam is effective.","author":[{"dropping-particle":"","family":"Fung-Kew Kong  David F. Cole","given":"Peter J Robins","non-dropping-particle":"","parse-names":false,"suffix":""}],"container-title":"ACI Journal Proceedings","id":"ITEM-1","issue":"12","issued":{"date-parts":[["0"]]},"title":"Web Reinforcement Effects on Deep Beams","type":"article-journal","volume":"67"},"uris":["http://www.mendeley.com/documents/?uuid=7cccda1b-03d5-4828-a3c3-4c5fd497d200"]}],"mendeley":{"formattedCitation":"[3]","plainTextFormattedCitation":"[3]","previouslyFormattedCitation":"[3]"},"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3]</w:t>
            </w:r>
            <w:r w:rsidRPr="00BE2227">
              <w:rPr>
                <w:rFonts w:asciiTheme="majorBidi" w:hAnsiTheme="majorBidi" w:cstheme="majorBidi"/>
                <w:sz w:val="16"/>
                <w:szCs w:val="16"/>
              </w:rPr>
              <w:fldChar w:fldCharType="end"/>
            </w:r>
          </w:p>
        </w:tc>
        <w:tc>
          <w:tcPr>
            <w:tcW w:w="427" w:type="dxa"/>
            <w:vAlign w:val="bottom"/>
          </w:tcPr>
          <w:p w14:paraId="130DFD6B" w14:textId="18DE72A2"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24</w:t>
            </w:r>
          </w:p>
        </w:tc>
        <w:tc>
          <w:tcPr>
            <w:tcW w:w="990" w:type="dxa"/>
            <w:vAlign w:val="bottom"/>
          </w:tcPr>
          <w:p w14:paraId="1ABFB828" w14:textId="4341FE84"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35-1.18</w:t>
            </w:r>
          </w:p>
        </w:tc>
        <w:tc>
          <w:tcPr>
            <w:tcW w:w="1080" w:type="dxa"/>
            <w:vAlign w:val="bottom"/>
          </w:tcPr>
          <w:p w14:paraId="4808988B" w14:textId="56CF2D97"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9.0-25.0</w:t>
            </w:r>
          </w:p>
        </w:tc>
        <w:tc>
          <w:tcPr>
            <w:tcW w:w="1170" w:type="dxa"/>
            <w:vAlign w:val="bottom"/>
          </w:tcPr>
          <w:p w14:paraId="0CD0E750" w14:textId="6CADD274"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52-1.73</w:t>
            </w:r>
          </w:p>
        </w:tc>
        <w:tc>
          <w:tcPr>
            <w:tcW w:w="1080" w:type="dxa"/>
            <w:vAlign w:val="bottom"/>
          </w:tcPr>
          <w:p w14:paraId="4546A13C" w14:textId="4A342BC1"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287-287</w:t>
            </w:r>
          </w:p>
        </w:tc>
        <w:tc>
          <w:tcPr>
            <w:tcW w:w="833" w:type="dxa"/>
            <w:vAlign w:val="bottom"/>
          </w:tcPr>
          <w:p w14:paraId="41A444FA" w14:textId="0AAF3B07"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0-2.45</w:t>
            </w:r>
          </w:p>
        </w:tc>
        <w:tc>
          <w:tcPr>
            <w:tcW w:w="900" w:type="dxa"/>
            <w:vAlign w:val="bottom"/>
          </w:tcPr>
          <w:p w14:paraId="55F6FDEA" w14:textId="428AEF26"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303</w:t>
            </w:r>
          </w:p>
        </w:tc>
        <w:tc>
          <w:tcPr>
            <w:tcW w:w="900" w:type="dxa"/>
            <w:vAlign w:val="bottom"/>
          </w:tcPr>
          <w:p w14:paraId="7F77E4B4" w14:textId="5593A006"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0-2.45</w:t>
            </w:r>
          </w:p>
        </w:tc>
        <w:tc>
          <w:tcPr>
            <w:tcW w:w="990" w:type="dxa"/>
            <w:vAlign w:val="bottom"/>
          </w:tcPr>
          <w:p w14:paraId="358DC068" w14:textId="09C29867"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303</w:t>
            </w:r>
          </w:p>
        </w:tc>
        <w:tc>
          <w:tcPr>
            <w:tcW w:w="921" w:type="dxa"/>
            <w:vAlign w:val="bottom"/>
          </w:tcPr>
          <w:p w14:paraId="1A1B28BB" w14:textId="5E4F4B08"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3.8-5.66</w:t>
            </w:r>
          </w:p>
        </w:tc>
      </w:tr>
      <w:tr w:rsidR="006D6D8B" w:rsidRPr="00107522" w14:paraId="6B7E5101" w14:textId="77777777" w:rsidTr="00107522">
        <w:trPr>
          <w:trHeight w:val="20"/>
        </w:trPr>
        <w:tc>
          <w:tcPr>
            <w:tcW w:w="547" w:type="dxa"/>
          </w:tcPr>
          <w:p w14:paraId="68A845C5" w14:textId="03F7CE0D" w:rsidR="006D6D8B" w:rsidRPr="00BE2227" w:rsidRDefault="006D6D8B" w:rsidP="006D6D8B">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10899","abstract":"Results of tests on 52 deep reinforced concrete beams under two equal symmetrically placed point loads are reported. The investigation’s objectives were to study the effect of vertical and horizontal web reinforcement and shear span-to-effective depth ratio on inclined cracking shear, ultimate shear strength, midspan deflection, tension reinforcement strain, and crack width. Test results indicated that web reinforcement produces no effect on formation of inclined cracks and seems to moderately affect ultimate shear strength. Addition of vertical web reinforcement (&amp; = 0.18 to 1.25 percent) improves ultimate shear strength of deep beams. However, addition of horizontal web reinforcement (&amp;, = 0.23 to 0.91 percent) had little or no influence on ultimate shear strength. Considerable increase in load-carrying capacity was observed with increasing concrete strength and decreasing shear span-to- effective depth ratio.","author":[{"dropping-particle":"","family":"Vantsiotis","given":"K N Smith and A S","non-dropping-particle":"","parse-names":false,"suffix":""}],"container-title":"ACI Journal Proceedings","id":"ITEM-1","issue":"3","issued":{"date-parts":[["0"]]},"title":"Shear Strength of Deep Beams","type":"article-journal","volume":"79"},"uris":["http://www.mendeley.com/documents/?uuid=2c2a0d54-dbe0-44c7-bcda-1ec993be0637"]}],"mendeley":{"formattedCitation":"[4]","plainTextFormattedCitation":"[4]","previouslyFormattedCitation":"[4]"},"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4]</w:t>
            </w:r>
            <w:r w:rsidRPr="00BE2227">
              <w:rPr>
                <w:rFonts w:asciiTheme="majorBidi" w:hAnsiTheme="majorBidi" w:cstheme="majorBidi"/>
                <w:sz w:val="16"/>
                <w:szCs w:val="16"/>
              </w:rPr>
              <w:fldChar w:fldCharType="end"/>
            </w:r>
          </w:p>
        </w:tc>
        <w:tc>
          <w:tcPr>
            <w:tcW w:w="427" w:type="dxa"/>
            <w:vAlign w:val="bottom"/>
          </w:tcPr>
          <w:p w14:paraId="1A898F0E" w14:textId="38C16CF8"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52</w:t>
            </w:r>
          </w:p>
        </w:tc>
        <w:tc>
          <w:tcPr>
            <w:tcW w:w="990" w:type="dxa"/>
            <w:vAlign w:val="bottom"/>
          </w:tcPr>
          <w:p w14:paraId="2A41C28F" w14:textId="5839B313"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0-2.08</w:t>
            </w:r>
          </w:p>
        </w:tc>
        <w:tc>
          <w:tcPr>
            <w:tcW w:w="1080" w:type="dxa"/>
            <w:vAlign w:val="bottom"/>
          </w:tcPr>
          <w:p w14:paraId="37D1C3D0" w14:textId="314A2DD9"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6.0-23.0</w:t>
            </w:r>
          </w:p>
        </w:tc>
        <w:tc>
          <w:tcPr>
            <w:tcW w:w="1170" w:type="dxa"/>
            <w:vAlign w:val="bottom"/>
          </w:tcPr>
          <w:p w14:paraId="0551D091" w14:textId="40FD884B"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94-1.94</w:t>
            </w:r>
          </w:p>
        </w:tc>
        <w:tc>
          <w:tcPr>
            <w:tcW w:w="1080" w:type="dxa"/>
            <w:vAlign w:val="bottom"/>
          </w:tcPr>
          <w:p w14:paraId="2EBB0186" w14:textId="327E82FE"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431-431</w:t>
            </w:r>
          </w:p>
        </w:tc>
        <w:tc>
          <w:tcPr>
            <w:tcW w:w="833" w:type="dxa"/>
            <w:vAlign w:val="bottom"/>
          </w:tcPr>
          <w:p w14:paraId="57364A05" w14:textId="14274362"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0-1.25</w:t>
            </w:r>
          </w:p>
        </w:tc>
        <w:tc>
          <w:tcPr>
            <w:tcW w:w="900" w:type="dxa"/>
            <w:vAlign w:val="bottom"/>
          </w:tcPr>
          <w:p w14:paraId="58C28193" w14:textId="52A3100E"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484-484</w:t>
            </w:r>
          </w:p>
        </w:tc>
        <w:tc>
          <w:tcPr>
            <w:tcW w:w="900" w:type="dxa"/>
            <w:vAlign w:val="bottom"/>
          </w:tcPr>
          <w:p w14:paraId="38F1C37D" w14:textId="5E223B98"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0-0.91</w:t>
            </w:r>
          </w:p>
        </w:tc>
        <w:tc>
          <w:tcPr>
            <w:tcW w:w="990" w:type="dxa"/>
            <w:vAlign w:val="bottom"/>
          </w:tcPr>
          <w:p w14:paraId="2DE55925" w14:textId="75A911DC"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484-484</w:t>
            </w:r>
          </w:p>
        </w:tc>
        <w:tc>
          <w:tcPr>
            <w:tcW w:w="921" w:type="dxa"/>
            <w:vAlign w:val="bottom"/>
          </w:tcPr>
          <w:p w14:paraId="5299A5E6" w14:textId="2BEC3BE5" w:rsidR="006D6D8B" w:rsidRPr="00BE2227" w:rsidRDefault="006D6D8B" w:rsidP="006D6D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2.01-5.07</w:t>
            </w:r>
          </w:p>
        </w:tc>
      </w:tr>
      <w:tr w:rsidR="0001124D" w:rsidRPr="00107522" w14:paraId="1EFDEAC1" w14:textId="77777777" w:rsidTr="00107522">
        <w:trPr>
          <w:trHeight w:val="20"/>
        </w:trPr>
        <w:tc>
          <w:tcPr>
            <w:tcW w:w="547" w:type="dxa"/>
          </w:tcPr>
          <w:p w14:paraId="67F67525" w14:textId="1A4CEB53" w:rsidR="0001124D" w:rsidRPr="00BE2227" w:rsidRDefault="0001124D" w:rsidP="0001124D">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Subedi","given":"N K","non-dropping-particle":"","parse-names":false,"suffix":""},{"dropping-particle":"","family":"Vardy","given":"Alan E","non-dropping-particle":"","parse-names":false,"suffix":""},{"dropping-particle":"","family":"Kubotat","given":"N","non-dropping-particle":"","parse-names":false,"suffix":""}],"container-title":"Magazine of concrete Research","id":"ITEM-1","issue":"137","issued":{"date-parts":[["1986"]]},"page":"206-219","publisher":"Thomas Telford Ltd","title":"Reinforced concrete deep beams some test results","type":"article-journal","volume":"38"},"uris":["http://www.mendeley.com/documents/?uuid=158a22a5-a90f-4912-b243-3dc2a110f85d"]}],"mendeley":{"formattedCitation":"[5]","plainTextFormattedCitation":"[5]","previouslyFormattedCitation":"[5]"},"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5]</w:t>
            </w:r>
            <w:r w:rsidRPr="00BE2227">
              <w:rPr>
                <w:rFonts w:asciiTheme="majorBidi" w:hAnsiTheme="majorBidi" w:cstheme="majorBidi"/>
                <w:sz w:val="16"/>
                <w:szCs w:val="16"/>
              </w:rPr>
              <w:fldChar w:fldCharType="end"/>
            </w:r>
          </w:p>
        </w:tc>
        <w:tc>
          <w:tcPr>
            <w:tcW w:w="427" w:type="dxa"/>
          </w:tcPr>
          <w:p w14:paraId="74F8E7ED" w14:textId="1CC76738" w:rsidR="0001124D" w:rsidRPr="00BE2227" w:rsidRDefault="0001124D" w:rsidP="0001124D">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8</w:t>
            </w:r>
          </w:p>
        </w:tc>
        <w:tc>
          <w:tcPr>
            <w:tcW w:w="990" w:type="dxa"/>
          </w:tcPr>
          <w:p w14:paraId="0BE666FD" w14:textId="3CCED8F8" w:rsidR="0001124D" w:rsidRPr="00BE2227" w:rsidRDefault="0001124D" w:rsidP="0001124D">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42-1.53</w:t>
            </w:r>
          </w:p>
        </w:tc>
        <w:tc>
          <w:tcPr>
            <w:tcW w:w="1080" w:type="dxa"/>
          </w:tcPr>
          <w:p w14:paraId="21099D00" w14:textId="03DB7AF1" w:rsidR="0001124D" w:rsidRPr="00BE2227" w:rsidRDefault="0001124D" w:rsidP="0001124D">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3.0-33.0</w:t>
            </w:r>
          </w:p>
        </w:tc>
        <w:tc>
          <w:tcPr>
            <w:tcW w:w="1170" w:type="dxa"/>
          </w:tcPr>
          <w:p w14:paraId="08D8DF79" w14:textId="503A8077" w:rsidR="0001124D" w:rsidRPr="00BE2227" w:rsidRDefault="0001124D" w:rsidP="0001124D">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27-1.15</w:t>
            </w:r>
          </w:p>
        </w:tc>
        <w:tc>
          <w:tcPr>
            <w:tcW w:w="1080" w:type="dxa"/>
          </w:tcPr>
          <w:p w14:paraId="0301C99A" w14:textId="33892119" w:rsidR="0001124D" w:rsidRPr="00BE2227" w:rsidRDefault="0001124D" w:rsidP="0001124D">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80-580</w:t>
            </w:r>
          </w:p>
        </w:tc>
        <w:tc>
          <w:tcPr>
            <w:tcW w:w="833" w:type="dxa"/>
          </w:tcPr>
          <w:p w14:paraId="769FC599" w14:textId="37A1A97F" w:rsidR="0001124D" w:rsidRPr="00BE2227" w:rsidRDefault="0001124D" w:rsidP="0001124D">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2-0.24</w:t>
            </w:r>
          </w:p>
        </w:tc>
        <w:tc>
          <w:tcPr>
            <w:tcW w:w="900" w:type="dxa"/>
          </w:tcPr>
          <w:p w14:paraId="6A6C88AD" w14:textId="4EE2C1DF" w:rsidR="0001124D" w:rsidRPr="00BE2227" w:rsidRDefault="0001124D" w:rsidP="0001124D">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50-550</w:t>
            </w:r>
          </w:p>
        </w:tc>
        <w:tc>
          <w:tcPr>
            <w:tcW w:w="900" w:type="dxa"/>
          </w:tcPr>
          <w:p w14:paraId="60C43C9F" w14:textId="33245CA4" w:rsidR="0001124D" w:rsidRPr="00BE2227" w:rsidRDefault="0001124D" w:rsidP="0001124D">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35-0.51</w:t>
            </w:r>
          </w:p>
        </w:tc>
        <w:tc>
          <w:tcPr>
            <w:tcW w:w="990" w:type="dxa"/>
          </w:tcPr>
          <w:p w14:paraId="63568F8E" w14:textId="27B242AF" w:rsidR="0001124D" w:rsidRPr="00BE2227" w:rsidRDefault="0001124D" w:rsidP="0001124D">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50-550</w:t>
            </w:r>
          </w:p>
        </w:tc>
        <w:tc>
          <w:tcPr>
            <w:tcW w:w="921" w:type="dxa"/>
          </w:tcPr>
          <w:p w14:paraId="0ACE14BA" w14:textId="4829B4AE" w:rsidR="0001124D" w:rsidRPr="00BE2227" w:rsidRDefault="0001124D" w:rsidP="0001124D">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21-7.5</w:t>
            </w:r>
          </w:p>
        </w:tc>
      </w:tr>
      <w:tr w:rsidR="004B48BB" w:rsidRPr="00107522" w14:paraId="502BA5C2" w14:textId="77777777" w:rsidTr="00107522">
        <w:trPr>
          <w:trHeight w:val="20"/>
        </w:trPr>
        <w:tc>
          <w:tcPr>
            <w:tcW w:w="547" w:type="dxa"/>
          </w:tcPr>
          <w:p w14:paraId="0E23B706" w14:textId="2F0D10C5" w:rsidR="004B48BB" w:rsidRPr="00BE2227" w:rsidRDefault="004B48BB" w:rsidP="004B48BB">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4177","abstract":"Since Kani's investigations in the 1960s, it has been known that the shear-carrying capacity of beams with plain webs failing in shear-flexure is strongly size-dependent. Up to now, however, no information on the size dependency of short beams (slenderness ratio a/d &lt; 2.5) was available.  In this paper, an investigation is described, focusing on this open question. Tests are described on members with constant dimensions and varying aggregate size, and on members with varying size, keeping all other parameters constant. The influence of shear reinforcement on the occurrence of size effects is investigated. Comparisons between short and slender members, with respect to size effect, are made.","author":[{"dropping-particle":"","family":"Lehwalter","given":"Joost Walravena and Norbert","non-dropping-particle":"","parse-names":false,"suffix":""}],"container-title":"ACI Structural Journal","id":"ITEM-1","issue":"5","issued":{"date-parts":[["0"]]},"title":"Size Effects in Short Beams Loaded in Shear","type":"article-journal","volume":"91"},"uris":["http://www.mendeley.com/documents/?uuid=9abade32-f169-4e52-8c44-8ac4e69156ca"]}],"mendeley":{"formattedCitation":"[6]","plainTextFormattedCitation":"[6]","previouslyFormattedCitation":"[6]"},"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6]</w:t>
            </w:r>
            <w:r w:rsidRPr="00BE2227">
              <w:rPr>
                <w:rFonts w:asciiTheme="majorBidi" w:hAnsiTheme="majorBidi" w:cstheme="majorBidi"/>
                <w:sz w:val="16"/>
                <w:szCs w:val="16"/>
              </w:rPr>
              <w:fldChar w:fldCharType="end"/>
            </w:r>
          </w:p>
        </w:tc>
        <w:tc>
          <w:tcPr>
            <w:tcW w:w="427" w:type="dxa"/>
            <w:vAlign w:val="bottom"/>
          </w:tcPr>
          <w:p w14:paraId="0B310A8B" w14:textId="41C24178" w:rsidR="004B48BB" w:rsidRPr="00BE2227" w:rsidRDefault="004B48BB" w:rsidP="004B48B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6</w:t>
            </w:r>
          </w:p>
        </w:tc>
        <w:tc>
          <w:tcPr>
            <w:tcW w:w="990" w:type="dxa"/>
            <w:vAlign w:val="bottom"/>
          </w:tcPr>
          <w:p w14:paraId="736E3429" w14:textId="10E17B7C" w:rsidR="004B48BB" w:rsidRPr="00BE2227" w:rsidRDefault="004B48BB" w:rsidP="004B48B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0-1.0</w:t>
            </w:r>
          </w:p>
        </w:tc>
        <w:tc>
          <w:tcPr>
            <w:tcW w:w="1080" w:type="dxa"/>
            <w:vAlign w:val="bottom"/>
          </w:tcPr>
          <w:p w14:paraId="65D3F58A" w14:textId="1AC9C18A" w:rsidR="004B48BB" w:rsidRPr="00BE2227" w:rsidRDefault="004B48BB" w:rsidP="004B48B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3.9-26.4</w:t>
            </w:r>
          </w:p>
        </w:tc>
        <w:tc>
          <w:tcPr>
            <w:tcW w:w="1170" w:type="dxa"/>
            <w:vAlign w:val="bottom"/>
          </w:tcPr>
          <w:p w14:paraId="0F7F97A9" w14:textId="68CBD318" w:rsidR="004B48BB" w:rsidRPr="00BE2227" w:rsidRDefault="004B48BB" w:rsidP="004B48B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08-1.52</w:t>
            </w:r>
          </w:p>
        </w:tc>
        <w:tc>
          <w:tcPr>
            <w:tcW w:w="1080" w:type="dxa"/>
            <w:vAlign w:val="bottom"/>
          </w:tcPr>
          <w:p w14:paraId="2CE9F0C8" w14:textId="16E1CF0C" w:rsidR="004B48BB" w:rsidRPr="00BE2227" w:rsidRDefault="004B48BB" w:rsidP="004B48B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420-420</w:t>
            </w:r>
          </w:p>
        </w:tc>
        <w:tc>
          <w:tcPr>
            <w:tcW w:w="833" w:type="dxa"/>
            <w:vAlign w:val="bottom"/>
          </w:tcPr>
          <w:p w14:paraId="25C6FFF3" w14:textId="357BAD0A" w:rsidR="004B48BB" w:rsidRPr="00BE2227" w:rsidRDefault="00107522" w:rsidP="004B48B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w:t>
            </w:r>
          </w:p>
        </w:tc>
        <w:tc>
          <w:tcPr>
            <w:tcW w:w="900" w:type="dxa"/>
            <w:vAlign w:val="bottom"/>
          </w:tcPr>
          <w:p w14:paraId="5E55D834" w14:textId="727E377E" w:rsidR="004B48BB" w:rsidRPr="00BE2227" w:rsidRDefault="004B48BB" w:rsidP="004B48B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w:t>
            </w:r>
          </w:p>
        </w:tc>
        <w:tc>
          <w:tcPr>
            <w:tcW w:w="900" w:type="dxa"/>
            <w:vAlign w:val="bottom"/>
          </w:tcPr>
          <w:p w14:paraId="1E54354F" w14:textId="70819C13" w:rsidR="004B48BB" w:rsidRPr="00BE2227" w:rsidRDefault="00107522" w:rsidP="004B48B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w:t>
            </w:r>
          </w:p>
        </w:tc>
        <w:tc>
          <w:tcPr>
            <w:tcW w:w="990" w:type="dxa"/>
            <w:vAlign w:val="bottom"/>
          </w:tcPr>
          <w:p w14:paraId="1F8DD930" w14:textId="6E2D3AB6" w:rsidR="004B48BB" w:rsidRPr="00BE2227" w:rsidRDefault="004B48BB" w:rsidP="004B48B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w:t>
            </w:r>
          </w:p>
        </w:tc>
        <w:tc>
          <w:tcPr>
            <w:tcW w:w="921" w:type="dxa"/>
            <w:vAlign w:val="bottom"/>
          </w:tcPr>
          <w:p w14:paraId="1FD1D6D6" w14:textId="3EE1F08F" w:rsidR="004B48BB" w:rsidRPr="00BE2227" w:rsidRDefault="004B48BB" w:rsidP="004B48B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98-4.37</w:t>
            </w:r>
          </w:p>
        </w:tc>
      </w:tr>
      <w:tr w:rsidR="009E1E60" w:rsidRPr="00107522" w14:paraId="2E256B62" w14:textId="77777777" w:rsidTr="00107522">
        <w:trPr>
          <w:trHeight w:val="20"/>
        </w:trPr>
        <w:tc>
          <w:tcPr>
            <w:tcW w:w="547" w:type="dxa"/>
          </w:tcPr>
          <w:p w14:paraId="19131A14" w14:textId="62C3CDE8" w:rsidR="009E1E60" w:rsidRPr="00BE2227" w:rsidRDefault="009E1E60" w:rsidP="009E1E60">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581","abstract":"Tests on 48 reinforced high-performance concrete (HPC) beams with vertical shear reinforcement under combined bending moment and shear are reported. The test parameters included the concrete cover-to-shear reinforcement cage, shear reinforcement ratio, longitudinal tensile reinforcement ratio, overall beam depth, shear span-to-depth ratio, and concrete compressive strength. The loading configuration was also varied. The shear strength calculated using a stress analysis of the web region of the beam shows good correlation with the test values from the present and previous investigations. The predictions by the shear design provisions contained in the Australian Standard, ACI 318-95, Canadian Standard, and Eurocode are also compared with the test shear strengths of the beams.","author":[{"dropping-particle":"","family":"Rangan","given":"Paul Y L Kong and B Vijaya","non-dropping-particle":"","parse-names":false,"suffix":""}],"container-title":"ACI Structural Journal","id":"ITEM-1","issue":"6","issued":{"date-parts":[["0"]]},"title":"Shear Strength of High-Performance Concrete Beams","type":"article-journal","volume":"95"},"uris":["http://www.mendeley.com/documents/?uuid=c7716dba-cd70-46bb-8b99-1dc58793127a"]}],"mendeley":{"formattedCitation":"[7]","plainTextFormattedCitation":"[7]","previouslyFormattedCitation":"[7]"},"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7]</w:t>
            </w:r>
            <w:r w:rsidRPr="00BE2227">
              <w:rPr>
                <w:rFonts w:asciiTheme="majorBidi" w:hAnsiTheme="majorBidi" w:cstheme="majorBidi"/>
                <w:sz w:val="16"/>
                <w:szCs w:val="16"/>
              </w:rPr>
              <w:fldChar w:fldCharType="end"/>
            </w:r>
          </w:p>
        </w:tc>
        <w:tc>
          <w:tcPr>
            <w:tcW w:w="427" w:type="dxa"/>
          </w:tcPr>
          <w:p w14:paraId="0CDC2D23" w14:textId="04250FDD" w:rsidR="009E1E60" w:rsidRPr="00BE2227" w:rsidRDefault="009E1E60" w:rsidP="009E1E60">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w:t>
            </w:r>
          </w:p>
        </w:tc>
        <w:tc>
          <w:tcPr>
            <w:tcW w:w="990" w:type="dxa"/>
          </w:tcPr>
          <w:p w14:paraId="75BC5035" w14:textId="1806273C" w:rsidR="009E1E60" w:rsidRPr="00BE2227" w:rsidRDefault="009E1E60" w:rsidP="009E1E60">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75-1.99</w:t>
            </w:r>
          </w:p>
        </w:tc>
        <w:tc>
          <w:tcPr>
            <w:tcW w:w="1080" w:type="dxa"/>
          </w:tcPr>
          <w:p w14:paraId="545DFFCF" w14:textId="2E9E4FE8" w:rsidR="009E1E60" w:rsidRPr="00BE2227" w:rsidRDefault="009E1E60" w:rsidP="009E1E60">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89.4-89.4</w:t>
            </w:r>
          </w:p>
        </w:tc>
        <w:tc>
          <w:tcPr>
            <w:tcW w:w="1170" w:type="dxa"/>
          </w:tcPr>
          <w:p w14:paraId="352B7A19" w14:textId="7911DCB0" w:rsidR="009E1E60" w:rsidRPr="00BE2227" w:rsidRDefault="009E1E60" w:rsidP="009E1E60">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8-2.8</w:t>
            </w:r>
          </w:p>
        </w:tc>
        <w:tc>
          <w:tcPr>
            <w:tcW w:w="1080" w:type="dxa"/>
          </w:tcPr>
          <w:p w14:paraId="5FF7D903" w14:textId="32E994A3" w:rsidR="009E1E60" w:rsidRPr="00BE2227" w:rsidRDefault="009E1E60" w:rsidP="009E1E60">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52-452</w:t>
            </w:r>
          </w:p>
        </w:tc>
        <w:tc>
          <w:tcPr>
            <w:tcW w:w="833" w:type="dxa"/>
          </w:tcPr>
          <w:p w14:paraId="424D3051" w14:textId="55ECDF5B" w:rsidR="009E1E60" w:rsidRPr="00BE2227" w:rsidRDefault="009E1E60" w:rsidP="009E1E60">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16-0.16</w:t>
            </w:r>
          </w:p>
        </w:tc>
        <w:tc>
          <w:tcPr>
            <w:tcW w:w="900" w:type="dxa"/>
          </w:tcPr>
          <w:p w14:paraId="2643604E" w14:textId="1A6A1104" w:rsidR="009E1E60" w:rsidRPr="00BE2227" w:rsidRDefault="009E1E60" w:rsidP="009E1E60">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69-569</w:t>
            </w:r>
          </w:p>
        </w:tc>
        <w:tc>
          <w:tcPr>
            <w:tcW w:w="900" w:type="dxa"/>
          </w:tcPr>
          <w:p w14:paraId="01D251C1" w14:textId="323D8279" w:rsidR="009E1E60" w:rsidRPr="00BE2227" w:rsidRDefault="00107522" w:rsidP="009E1E60">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7C96FC2D" w14:textId="1B037B1D" w:rsidR="009E1E60" w:rsidRPr="00BE2227" w:rsidRDefault="009E1E60" w:rsidP="009E1E60">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47554ADA" w14:textId="64E9EA19" w:rsidR="009E1E60" w:rsidRPr="00BE2227" w:rsidRDefault="009E1E60" w:rsidP="009E1E60">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45-6.55</w:t>
            </w:r>
          </w:p>
        </w:tc>
      </w:tr>
      <w:tr w:rsidR="00296843" w:rsidRPr="00107522" w14:paraId="59661211" w14:textId="77777777" w:rsidTr="00107522">
        <w:trPr>
          <w:trHeight w:val="20"/>
        </w:trPr>
        <w:tc>
          <w:tcPr>
            <w:tcW w:w="547" w:type="dxa"/>
          </w:tcPr>
          <w:p w14:paraId="6C954E70" w14:textId="1069C530" w:rsidR="00296843" w:rsidRPr="00BE2227" w:rsidRDefault="00296843" w:rsidP="00296843">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691","abstract":"Thirty high-strength concrete beams were tested under concentrated loads at midspan to determine their diagonal cracking strength and nominal shear strength. The test variables were the compressive strength of concrete, the shear span-to-depth ratio, and the vertical shear reinforcement ratio. The effects of each test variable were studied separately. Test results were compared with strengths predicted using ACI 318-95. It was found that for beams with shear span-to-depth ratios between 1.5 and 2.5, ACI Eq. (11-30) generally underestimates the shear strength contributed by the vertical shear reinforcement. New equations are presented for a more accurate prediction of the diagonal cracking strength and the nominal shear strength of reinforced concrete deep beams.","author":[{"dropping-particle":"","family":"Sung-Woo Shin  Jung-Ill Moon, and S. K. Ghosh","given":"Kwang-Soo Lee","non-dropping-particle":"","parse-names":false,"suffix":""}],"container-title":"ACI Structural Journal","id":"ITEM-1","issue":"4","issued":{"date-parts":[["0"]]},"title":"Shear Strength of Reinforced High-Strength Concrete Beams with Shear Span-to-Depth Ratios between 1.5 and 2.5","type":"article-journal","volume":"96"},"uris":["http://www.mendeley.com/documents/?uuid=613a7b68-d4fb-4eb9-9d16-6e270e98ff67"]}],"mendeley":{"formattedCitation":"[8]","plainTextFormattedCitation":"[8]","previouslyFormattedCitation":"[8]"},"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8]</w:t>
            </w:r>
            <w:r w:rsidRPr="00BE2227">
              <w:rPr>
                <w:rFonts w:asciiTheme="majorBidi" w:hAnsiTheme="majorBidi" w:cstheme="majorBidi"/>
                <w:sz w:val="16"/>
                <w:szCs w:val="16"/>
              </w:rPr>
              <w:fldChar w:fldCharType="end"/>
            </w:r>
          </w:p>
        </w:tc>
        <w:tc>
          <w:tcPr>
            <w:tcW w:w="427" w:type="dxa"/>
          </w:tcPr>
          <w:p w14:paraId="36EF1599" w14:textId="6612ADC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4</w:t>
            </w:r>
          </w:p>
        </w:tc>
        <w:tc>
          <w:tcPr>
            <w:tcW w:w="990" w:type="dxa"/>
          </w:tcPr>
          <w:p w14:paraId="0D1C729D" w14:textId="44798567"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5-2.5</w:t>
            </w:r>
          </w:p>
        </w:tc>
        <w:tc>
          <w:tcPr>
            <w:tcW w:w="1080" w:type="dxa"/>
          </w:tcPr>
          <w:p w14:paraId="1765B752" w14:textId="5C662C4D"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2.0-73.0</w:t>
            </w:r>
          </w:p>
        </w:tc>
        <w:tc>
          <w:tcPr>
            <w:tcW w:w="1170" w:type="dxa"/>
          </w:tcPr>
          <w:p w14:paraId="343686CD" w14:textId="6559879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769-3.77</w:t>
            </w:r>
          </w:p>
        </w:tc>
        <w:tc>
          <w:tcPr>
            <w:tcW w:w="1080" w:type="dxa"/>
          </w:tcPr>
          <w:p w14:paraId="2ADE414A" w14:textId="1FC0D37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14-414</w:t>
            </w:r>
          </w:p>
        </w:tc>
        <w:tc>
          <w:tcPr>
            <w:tcW w:w="833" w:type="dxa"/>
          </w:tcPr>
          <w:p w14:paraId="2B7B6D0E" w14:textId="484DE197"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24-1.81</w:t>
            </w:r>
          </w:p>
        </w:tc>
        <w:tc>
          <w:tcPr>
            <w:tcW w:w="900" w:type="dxa"/>
          </w:tcPr>
          <w:p w14:paraId="39137C44" w14:textId="5BF115C9"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14-414</w:t>
            </w:r>
          </w:p>
        </w:tc>
        <w:tc>
          <w:tcPr>
            <w:tcW w:w="900" w:type="dxa"/>
          </w:tcPr>
          <w:p w14:paraId="3B930FCD" w14:textId="664D17CA" w:rsidR="00296843" w:rsidRPr="00BE2227" w:rsidRDefault="00107522"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13D1EFCF" w14:textId="04CD910D"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77E9A4D9" w14:textId="58DC97BD"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16-8.97</w:t>
            </w:r>
          </w:p>
        </w:tc>
      </w:tr>
      <w:tr w:rsidR="00233B8B" w:rsidRPr="00107522" w14:paraId="3224CB2C" w14:textId="77777777" w:rsidTr="00107522">
        <w:trPr>
          <w:trHeight w:val="20"/>
        </w:trPr>
        <w:tc>
          <w:tcPr>
            <w:tcW w:w="547" w:type="dxa"/>
          </w:tcPr>
          <w:p w14:paraId="3BCFEC1E" w14:textId="1E6B7E31" w:rsidR="00233B8B" w:rsidRPr="00BE2227" w:rsidRDefault="00233B8B" w:rsidP="00233B8B">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738","abstract":"In this paper, an experimental program on the size effect in rein-forced concrete deep beams is described. A total of 12 large- and medium-sized specimens with overall height h ranging from 500 to 1750 mm and effective span le from 1500 to 4520 mm were tested to failure under two-point symmetric top loading. The beams had com-pressive cylinder strengths fc? of about 40 MPa and main steel ratio of 2.60 percent. Test results reveal that the ultimate shear stress is size-dependent and that Bazant’s law can best describe this size effect. On the other hand, the diagonal cracking stress is hardly size-dependent. Besides the shear span-to-height ratio a/h, the size effect h also has a significant influence on the failure mode; larger deep beams are more brittle in comparison with smaller ones. Some plausible explanations are given to the source of size effect in deep beams. It may arise from different rates of release of fracture energies associated with crack propagation in beams of different sizes. This is demonstrated from the crack patterns of geometrically similar beams at the same nominal shear stress, where it is obvious that crack development was more extensive in larger specimens. The 12 test results are then compared with predictions from the cur-rent ACI Code, the UK CIRIA Guide-2, and the Canadian CSA Code. Comparison study shows that while the ACI Code predictions do not have uniform safety margin, and estimations from CIRIA are gen-erally unsafe for large deep beams, the strut-and-tie-model predictions in the Canadian Code yield uniform safety margin.","author":[{"dropping-particle":"","family":"Lu","given":"K H Tan and H Y","non-dropping-particle":"","parse-names":false,"suffix":""}],"container-title":"ACI Structural Journal","id":"ITEM-1","issue":"5","issued":{"date-parts":[["0"]]},"title":"Shear Behavior of Large Reinforced Concrete Deep Beams and Code Comparisons","type":"article-journal","volume":"96"},"uris":["http://www.mendeley.com/documents/?uuid=269a07cb-ee86-4ca0-9e5a-4ef5e6cacd33"]}],"mendeley":{"formattedCitation":"[9]","plainTextFormattedCitation":"[9]","previouslyFormattedCitation":"[9]"},"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9]</w:t>
            </w:r>
            <w:r w:rsidRPr="00BE2227">
              <w:rPr>
                <w:rFonts w:asciiTheme="majorBidi" w:hAnsiTheme="majorBidi" w:cstheme="majorBidi"/>
                <w:sz w:val="16"/>
                <w:szCs w:val="16"/>
              </w:rPr>
              <w:fldChar w:fldCharType="end"/>
            </w:r>
          </w:p>
        </w:tc>
        <w:tc>
          <w:tcPr>
            <w:tcW w:w="427" w:type="dxa"/>
          </w:tcPr>
          <w:p w14:paraId="32A221DA" w14:textId="3CE96F02" w:rsidR="00233B8B" w:rsidRPr="00BE2227" w:rsidRDefault="00233B8B" w:rsidP="00233B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6</w:t>
            </w:r>
          </w:p>
        </w:tc>
        <w:tc>
          <w:tcPr>
            <w:tcW w:w="990" w:type="dxa"/>
          </w:tcPr>
          <w:p w14:paraId="10F971B4" w14:textId="5B449E51" w:rsidR="00233B8B" w:rsidRPr="00BE2227" w:rsidRDefault="00233B8B" w:rsidP="00233B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56-1.13</w:t>
            </w:r>
          </w:p>
        </w:tc>
        <w:tc>
          <w:tcPr>
            <w:tcW w:w="1080" w:type="dxa"/>
          </w:tcPr>
          <w:p w14:paraId="4C8BC122" w14:textId="5C89B603" w:rsidR="00233B8B" w:rsidRPr="00BE2227" w:rsidRDefault="00233B8B" w:rsidP="00233B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1.0-49.0</w:t>
            </w:r>
          </w:p>
        </w:tc>
        <w:tc>
          <w:tcPr>
            <w:tcW w:w="1170" w:type="dxa"/>
          </w:tcPr>
          <w:p w14:paraId="287D1EC7" w14:textId="06EA7134" w:rsidR="00233B8B" w:rsidRPr="00BE2227" w:rsidRDefault="00233B8B" w:rsidP="00233B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6-2.6</w:t>
            </w:r>
          </w:p>
        </w:tc>
        <w:tc>
          <w:tcPr>
            <w:tcW w:w="1080" w:type="dxa"/>
          </w:tcPr>
          <w:p w14:paraId="63128192" w14:textId="502A9686" w:rsidR="00233B8B" w:rsidRPr="00BE2227" w:rsidRDefault="00233B8B" w:rsidP="00233B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20-520</w:t>
            </w:r>
          </w:p>
        </w:tc>
        <w:tc>
          <w:tcPr>
            <w:tcW w:w="833" w:type="dxa"/>
          </w:tcPr>
          <w:p w14:paraId="5801B09A" w14:textId="2833DDFD" w:rsidR="00233B8B" w:rsidRPr="00BE2227" w:rsidRDefault="00233B8B" w:rsidP="00233B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12</w:t>
            </w:r>
          </w:p>
        </w:tc>
        <w:tc>
          <w:tcPr>
            <w:tcW w:w="900" w:type="dxa"/>
          </w:tcPr>
          <w:p w14:paraId="53E0F9BB" w14:textId="3E0FF13D" w:rsidR="00233B8B" w:rsidRPr="00BE2227" w:rsidRDefault="00233B8B" w:rsidP="00233B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240</w:t>
            </w:r>
          </w:p>
        </w:tc>
        <w:tc>
          <w:tcPr>
            <w:tcW w:w="900" w:type="dxa"/>
          </w:tcPr>
          <w:p w14:paraId="78D96973" w14:textId="061DBA6F" w:rsidR="00233B8B" w:rsidRPr="00BE2227" w:rsidRDefault="00233B8B" w:rsidP="00233B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12</w:t>
            </w:r>
          </w:p>
        </w:tc>
        <w:tc>
          <w:tcPr>
            <w:tcW w:w="990" w:type="dxa"/>
          </w:tcPr>
          <w:p w14:paraId="47AF5DE8" w14:textId="524BD57A" w:rsidR="00233B8B" w:rsidRPr="00BE2227" w:rsidRDefault="00233B8B" w:rsidP="00233B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240</w:t>
            </w:r>
          </w:p>
        </w:tc>
        <w:tc>
          <w:tcPr>
            <w:tcW w:w="921" w:type="dxa"/>
          </w:tcPr>
          <w:p w14:paraId="2DB2744F" w14:textId="185397EA" w:rsidR="00233B8B" w:rsidRPr="00BE2227" w:rsidRDefault="00233B8B" w:rsidP="00233B8B">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99-12.14</w:t>
            </w:r>
          </w:p>
        </w:tc>
      </w:tr>
      <w:tr w:rsidR="00296843" w:rsidRPr="00107522" w14:paraId="3ADE353C" w14:textId="77777777" w:rsidTr="00107522">
        <w:trPr>
          <w:trHeight w:val="20"/>
        </w:trPr>
        <w:tc>
          <w:tcPr>
            <w:tcW w:w="547" w:type="dxa"/>
          </w:tcPr>
          <w:p w14:paraId="489333F8" w14:textId="72EFD3D4" w:rsidR="00296843" w:rsidRPr="00BE2227" w:rsidRDefault="00296843" w:rsidP="00296843">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Pendyala","given":"Raghu S","non-dropping-particle":"","parse-names":false,"suffix":""},{"dropping-particle":"","family":"Mendis","given":"Priyan","non-dropping-particle":"","parse-names":false,"suffix":""}],"container-title":"Structural Journal","id":"ITEM-1","issue":"4","issued":{"date-parts":[["2000"]]},"page":"564-571","title":"Experimental study on shear strength of high-strength concrete beams","type":"article-journal","volume":"97"},"uris":["http://www.mendeley.com/documents/?uuid=dda8cc14-4e96-41ce-ba58-c68b0a9dbfdb"]}],"mendeley":{"formattedCitation":"[10]","plainTextFormattedCitation":"[10]","previouslyFormattedCitation":"[10]"},"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10]</w:t>
            </w:r>
            <w:r w:rsidRPr="00BE2227">
              <w:rPr>
                <w:rFonts w:asciiTheme="majorBidi" w:hAnsiTheme="majorBidi" w:cstheme="majorBidi"/>
                <w:sz w:val="16"/>
                <w:szCs w:val="16"/>
              </w:rPr>
              <w:fldChar w:fldCharType="end"/>
            </w:r>
          </w:p>
        </w:tc>
        <w:tc>
          <w:tcPr>
            <w:tcW w:w="427" w:type="dxa"/>
          </w:tcPr>
          <w:p w14:paraId="523D9AE4" w14:textId="2F854570"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7</w:t>
            </w:r>
          </w:p>
        </w:tc>
        <w:tc>
          <w:tcPr>
            <w:tcW w:w="990" w:type="dxa"/>
          </w:tcPr>
          <w:p w14:paraId="206C08F4" w14:textId="04F0487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0-2.0</w:t>
            </w:r>
          </w:p>
        </w:tc>
        <w:tc>
          <w:tcPr>
            <w:tcW w:w="1080" w:type="dxa"/>
          </w:tcPr>
          <w:p w14:paraId="6BA0303C" w14:textId="16F0628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2.0-91.0</w:t>
            </w:r>
          </w:p>
        </w:tc>
        <w:tc>
          <w:tcPr>
            <w:tcW w:w="1170" w:type="dxa"/>
          </w:tcPr>
          <w:p w14:paraId="7B676574" w14:textId="5C01AB2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02-2.02</w:t>
            </w:r>
          </w:p>
        </w:tc>
        <w:tc>
          <w:tcPr>
            <w:tcW w:w="1080" w:type="dxa"/>
          </w:tcPr>
          <w:p w14:paraId="48AC167D" w14:textId="4C12F7D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10-410</w:t>
            </w:r>
          </w:p>
        </w:tc>
        <w:tc>
          <w:tcPr>
            <w:tcW w:w="833" w:type="dxa"/>
          </w:tcPr>
          <w:p w14:paraId="0CE7A34A" w14:textId="43FE43A0"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34-0.5</w:t>
            </w:r>
          </w:p>
        </w:tc>
        <w:tc>
          <w:tcPr>
            <w:tcW w:w="900" w:type="dxa"/>
          </w:tcPr>
          <w:p w14:paraId="2D6FF43F" w14:textId="07E6C16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70-370</w:t>
            </w:r>
          </w:p>
        </w:tc>
        <w:tc>
          <w:tcPr>
            <w:tcW w:w="900" w:type="dxa"/>
          </w:tcPr>
          <w:p w14:paraId="3AF9EEBA" w14:textId="4A597AA6" w:rsidR="00296843" w:rsidRPr="00BE2227" w:rsidRDefault="00107522"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2148273F" w14:textId="52F7AEC9"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68164EE9" w14:textId="6AB7C1A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66-3.79</w:t>
            </w:r>
          </w:p>
        </w:tc>
      </w:tr>
      <w:tr w:rsidR="00327724" w:rsidRPr="00107522" w14:paraId="555FCF81" w14:textId="77777777" w:rsidTr="00107522">
        <w:trPr>
          <w:trHeight w:val="20"/>
        </w:trPr>
        <w:tc>
          <w:tcPr>
            <w:tcW w:w="547" w:type="dxa"/>
          </w:tcPr>
          <w:p w14:paraId="79AD0A8C" w14:textId="5FC000C6" w:rsidR="00327724" w:rsidRPr="00BE2227" w:rsidRDefault="00327724" w:rsidP="00327724">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10184","abstract":"Fifty-three reinforced concrete deep beams with compressive strengths in the range of 23 MPa £ fc¢ £ 74 MPa (3335 psi £ fc¢ £ 10,730 psi) were tested to determine their diagonal cracking and ultimate shear capacities symmetrically under two-point loading. The effective span-depth ratio le/d was varied from 3.0 to 5.0, and the shear span-effective depth ratio a/d from 0.5 to 2.0. All the beams were singly reinforced with ratio rt of 0.0129, 0.0156 and ratio of rv from 0 to 0.0034, and rh from 0 to 0.0094, respectively. The ultimate shear failure mode of deep beams was governed by a/d regardless of concrete strength. At a lower a/d, deep beams with high-strength concrete failed abruptly without any caution, which could be seen in deep beams with normal-strength concrete. Test results indicate that the ultimate shear strength of deep beams was determined predominantly by a/d. For all tested beams, ACI Code Eq. (11-29) and (11-30) are conservative and underestimate the effect of concrete compressive strength fc¢ and that of longitudinal steel reinforcement rt in deep beams using high-strength concrete. Addition of horizontal shear reinforcement does not improve the ultimate shear strength with decreasing a/d in deep beams with high-strength concrete","author":[{"dropping-particle":"","family":"Shin","given":"Jung-Keun Oh and Sung-Woo","non-dropping-particle":"","parse-names":false,"suffix":""}],"container-title":"ACI Structural Journal","id":"ITEM-1","issue":"2","issued":{"date-parts":[["0"]]},"title":"Shear Strength of Reinforced High-Strength Concrete Deep Beams","type":"article-journal","volume":"98"},"uris":["http://www.mendeley.com/documents/?uuid=579a6c0c-1d0c-4334-952b-a187fb832d2e"]}],"mendeley":{"formattedCitation":"[11]","plainTextFormattedCitation":"[11]","previouslyFormattedCitation":"[11]"},"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11]</w:t>
            </w:r>
            <w:r w:rsidRPr="00BE2227">
              <w:rPr>
                <w:rFonts w:asciiTheme="majorBidi" w:hAnsiTheme="majorBidi" w:cstheme="majorBidi"/>
                <w:sz w:val="16"/>
                <w:szCs w:val="16"/>
              </w:rPr>
              <w:fldChar w:fldCharType="end"/>
            </w:r>
          </w:p>
        </w:tc>
        <w:tc>
          <w:tcPr>
            <w:tcW w:w="427" w:type="dxa"/>
          </w:tcPr>
          <w:p w14:paraId="7E7A8F32" w14:textId="3D14D530"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2</w:t>
            </w:r>
          </w:p>
        </w:tc>
        <w:tc>
          <w:tcPr>
            <w:tcW w:w="990" w:type="dxa"/>
          </w:tcPr>
          <w:p w14:paraId="3ED4788F" w14:textId="2A5ECB55"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5-2.0</w:t>
            </w:r>
          </w:p>
        </w:tc>
        <w:tc>
          <w:tcPr>
            <w:tcW w:w="1080" w:type="dxa"/>
          </w:tcPr>
          <w:p w14:paraId="7821E87A" w14:textId="71FC286E"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4.0-74.0</w:t>
            </w:r>
          </w:p>
        </w:tc>
        <w:tc>
          <w:tcPr>
            <w:tcW w:w="1170" w:type="dxa"/>
          </w:tcPr>
          <w:p w14:paraId="47E08B0D" w14:textId="55A91185"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29-1.56</w:t>
            </w:r>
          </w:p>
        </w:tc>
        <w:tc>
          <w:tcPr>
            <w:tcW w:w="1080" w:type="dxa"/>
          </w:tcPr>
          <w:p w14:paraId="0C435FF2" w14:textId="196C2960"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14-414</w:t>
            </w:r>
          </w:p>
        </w:tc>
        <w:tc>
          <w:tcPr>
            <w:tcW w:w="833" w:type="dxa"/>
          </w:tcPr>
          <w:p w14:paraId="0FC481D0" w14:textId="5FD6C3D5"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37</w:t>
            </w:r>
          </w:p>
        </w:tc>
        <w:tc>
          <w:tcPr>
            <w:tcW w:w="900" w:type="dxa"/>
          </w:tcPr>
          <w:p w14:paraId="00B4B333" w14:textId="6C3DCA38"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14-414</w:t>
            </w:r>
          </w:p>
        </w:tc>
        <w:tc>
          <w:tcPr>
            <w:tcW w:w="900" w:type="dxa"/>
          </w:tcPr>
          <w:p w14:paraId="2F4B6C91" w14:textId="6AECAE13"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94</w:t>
            </w:r>
          </w:p>
        </w:tc>
        <w:tc>
          <w:tcPr>
            <w:tcW w:w="990" w:type="dxa"/>
          </w:tcPr>
          <w:p w14:paraId="7B90C3A0" w14:textId="4BE33586"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14-414</w:t>
            </w:r>
          </w:p>
        </w:tc>
        <w:tc>
          <w:tcPr>
            <w:tcW w:w="921" w:type="dxa"/>
          </w:tcPr>
          <w:p w14:paraId="7BADCB5E" w14:textId="38F66738"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46-10.25</w:t>
            </w:r>
          </w:p>
        </w:tc>
      </w:tr>
      <w:tr w:rsidR="00FA5783" w:rsidRPr="00107522" w14:paraId="1B452AB6" w14:textId="77777777" w:rsidTr="00107522">
        <w:trPr>
          <w:trHeight w:val="20"/>
        </w:trPr>
        <w:tc>
          <w:tcPr>
            <w:tcW w:w="547" w:type="dxa"/>
          </w:tcPr>
          <w:p w14:paraId="57A87987" w14:textId="331F7E3F" w:rsidR="00FA5783" w:rsidRPr="00BE2227" w:rsidRDefault="00FA5783" w:rsidP="00FA5783">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Zhang","given":"Ning","non-dropping-particle":"","parse-names":false,"suffix":""},{"dropping-particle":"","family":"Tan","given":"Kang-Hai","non-dropping-particle":"","parse-names":false,"suffix":""}],"container-title":"Engineering Structures","id":"ITEM-1","issue":"12","issued":{"date-parts":[["2007"]]},"page":"3241-3254","publisher":"Elsevier","title":"Size effect in RC deep beams: Experimental investigation and STM verification","type":"article-journal","volume":"29"},"uris":["http://www.mendeley.com/documents/?uuid=a827375d-6a87-4d50-8992-750fc4a2387b"]}],"mendeley":{"formattedCitation":"[12]","plainTextFormattedCitation":"[12]","previouslyFormattedCitation":"[12]"},"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12]</w:t>
            </w:r>
            <w:r w:rsidRPr="00BE2227">
              <w:rPr>
                <w:rFonts w:asciiTheme="majorBidi" w:hAnsiTheme="majorBidi" w:cstheme="majorBidi"/>
                <w:sz w:val="16"/>
                <w:szCs w:val="16"/>
              </w:rPr>
              <w:fldChar w:fldCharType="end"/>
            </w:r>
          </w:p>
        </w:tc>
        <w:tc>
          <w:tcPr>
            <w:tcW w:w="427" w:type="dxa"/>
          </w:tcPr>
          <w:p w14:paraId="754B1EEF" w14:textId="7CAACDBD" w:rsidR="00FA5783" w:rsidRPr="00BE2227" w:rsidRDefault="00FA5783" w:rsidP="00FA578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2</w:t>
            </w:r>
          </w:p>
        </w:tc>
        <w:tc>
          <w:tcPr>
            <w:tcW w:w="990" w:type="dxa"/>
          </w:tcPr>
          <w:p w14:paraId="5DEEB06E" w14:textId="09A2B11B" w:rsidR="00FA5783" w:rsidRPr="00BE2227" w:rsidRDefault="00FA5783" w:rsidP="00FA578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1-1.1</w:t>
            </w:r>
          </w:p>
        </w:tc>
        <w:tc>
          <w:tcPr>
            <w:tcW w:w="1080" w:type="dxa"/>
          </w:tcPr>
          <w:p w14:paraId="28F364AC" w14:textId="284D4591" w:rsidR="00FA5783" w:rsidRPr="00BE2227" w:rsidRDefault="00FA5783" w:rsidP="00FA578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5.0-32.0</w:t>
            </w:r>
          </w:p>
        </w:tc>
        <w:tc>
          <w:tcPr>
            <w:tcW w:w="1170" w:type="dxa"/>
          </w:tcPr>
          <w:p w14:paraId="1C69E5DD" w14:textId="3F28A578" w:rsidR="00FA5783" w:rsidRPr="00BE2227" w:rsidRDefault="00FA5783" w:rsidP="00FA578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15-1.28</w:t>
            </w:r>
          </w:p>
        </w:tc>
        <w:tc>
          <w:tcPr>
            <w:tcW w:w="1080" w:type="dxa"/>
          </w:tcPr>
          <w:p w14:paraId="25A41EC9" w14:textId="3BE30AEC" w:rsidR="00FA5783" w:rsidRPr="00BE2227" w:rsidRDefault="00FA5783" w:rsidP="00FA578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69-522</w:t>
            </w:r>
          </w:p>
        </w:tc>
        <w:tc>
          <w:tcPr>
            <w:tcW w:w="833" w:type="dxa"/>
          </w:tcPr>
          <w:p w14:paraId="243DD425" w14:textId="3A0335C7" w:rsidR="00FA5783" w:rsidRPr="00BE2227" w:rsidRDefault="00FA5783" w:rsidP="00FA578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45</w:t>
            </w:r>
          </w:p>
        </w:tc>
        <w:tc>
          <w:tcPr>
            <w:tcW w:w="900" w:type="dxa"/>
          </w:tcPr>
          <w:p w14:paraId="73006216" w14:textId="448F2539" w:rsidR="00FA5783" w:rsidRPr="00BE2227" w:rsidRDefault="00FA5783" w:rsidP="00FA578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455</w:t>
            </w:r>
          </w:p>
        </w:tc>
        <w:tc>
          <w:tcPr>
            <w:tcW w:w="900" w:type="dxa"/>
          </w:tcPr>
          <w:p w14:paraId="70BFCD3E" w14:textId="06D277D3" w:rsidR="00FA5783" w:rsidRPr="00BE2227" w:rsidRDefault="00107522" w:rsidP="00FA578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0931A90E" w14:textId="2FF71805" w:rsidR="00FA5783" w:rsidRPr="00BE2227" w:rsidRDefault="00FA5783" w:rsidP="00FA578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512F365B" w14:textId="6440A380" w:rsidR="00FA5783" w:rsidRPr="00BE2227" w:rsidRDefault="00FA5783" w:rsidP="00FA578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79-3.81</w:t>
            </w:r>
          </w:p>
        </w:tc>
      </w:tr>
      <w:tr w:rsidR="009C3983" w:rsidRPr="00107522" w14:paraId="6C2D24B8" w14:textId="77777777" w:rsidTr="00107522">
        <w:trPr>
          <w:trHeight w:val="20"/>
        </w:trPr>
        <w:tc>
          <w:tcPr>
            <w:tcW w:w="547" w:type="dxa"/>
          </w:tcPr>
          <w:p w14:paraId="47843FF0" w14:textId="1C5CDCC1" w:rsidR="009C3983" w:rsidRPr="00BE2227" w:rsidRDefault="009C3983" w:rsidP="009C3983">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Tan","given":"K-H","non-dropping-particle":"","parse-names":false,"suffix":""},{"dropping-particle":"","family":"Cheng","given":"G-H","non-dropping-particle":"","parse-names":false,"suffix":""},{"dropping-particle":"","family":"Zhang","given":"N","non-dropping-particle":"","parse-names":false,"suffix":""}],"container-title":"Magazine of Concrete Research","id":"ITEM-1","issue":"10","issued":{"date-parts":[["2008"]]},"page":"709-723","publisher":"Thomas Telford Ltd","title":"Experiment to mitigate size effect on deep beams","type":"article-journal","volume":"60"},"uris":["http://www.mendeley.com/documents/?uuid=8292e9d2-54a5-4e7c-bacc-7eef465b98b7"]}],"mendeley":{"formattedCitation":"[13]","plainTextFormattedCitation":"[13]","previouslyFormattedCitation":"[13]"},"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13]</w:t>
            </w:r>
            <w:r w:rsidRPr="00BE2227">
              <w:rPr>
                <w:rFonts w:asciiTheme="majorBidi" w:hAnsiTheme="majorBidi" w:cstheme="majorBidi"/>
                <w:sz w:val="16"/>
                <w:szCs w:val="16"/>
              </w:rPr>
              <w:fldChar w:fldCharType="end"/>
            </w:r>
          </w:p>
        </w:tc>
        <w:tc>
          <w:tcPr>
            <w:tcW w:w="427" w:type="dxa"/>
          </w:tcPr>
          <w:p w14:paraId="3795C064" w14:textId="283BCA50" w:rsidR="009C3983" w:rsidRPr="00BE2227" w:rsidRDefault="009C3983" w:rsidP="009C398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8</w:t>
            </w:r>
          </w:p>
        </w:tc>
        <w:tc>
          <w:tcPr>
            <w:tcW w:w="990" w:type="dxa"/>
          </w:tcPr>
          <w:p w14:paraId="07028CE1" w14:textId="0F108104" w:rsidR="009C3983" w:rsidRPr="00BE2227" w:rsidRDefault="009C3983" w:rsidP="009C398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0.84-0.85</w:t>
            </w:r>
          </w:p>
        </w:tc>
        <w:tc>
          <w:tcPr>
            <w:tcW w:w="1080" w:type="dxa"/>
          </w:tcPr>
          <w:p w14:paraId="07E35155" w14:textId="28ADB616" w:rsidR="009C3983" w:rsidRPr="00BE2227" w:rsidRDefault="009C3983" w:rsidP="009C398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30.7-42.5</w:t>
            </w:r>
          </w:p>
        </w:tc>
        <w:tc>
          <w:tcPr>
            <w:tcW w:w="1170" w:type="dxa"/>
          </w:tcPr>
          <w:p w14:paraId="36B3E932" w14:textId="4BC93C66" w:rsidR="009C3983" w:rsidRPr="00BE2227" w:rsidRDefault="009C3983" w:rsidP="009C398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2.6</w:t>
            </w:r>
          </w:p>
        </w:tc>
        <w:tc>
          <w:tcPr>
            <w:tcW w:w="1080" w:type="dxa"/>
          </w:tcPr>
          <w:p w14:paraId="2F05E94C" w14:textId="7AA5377E" w:rsidR="009C3983" w:rsidRPr="00BE2227" w:rsidRDefault="009C3983" w:rsidP="009C398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530</w:t>
            </w:r>
          </w:p>
        </w:tc>
        <w:tc>
          <w:tcPr>
            <w:tcW w:w="833" w:type="dxa"/>
          </w:tcPr>
          <w:p w14:paraId="10D3E30D" w14:textId="0112B965" w:rsidR="009C3983" w:rsidRPr="00BE2227" w:rsidRDefault="009C3983" w:rsidP="009C398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0-0.41</w:t>
            </w:r>
          </w:p>
        </w:tc>
        <w:tc>
          <w:tcPr>
            <w:tcW w:w="900" w:type="dxa"/>
          </w:tcPr>
          <w:p w14:paraId="2BBA266B" w14:textId="4595B54E" w:rsidR="009C3983" w:rsidRPr="00BE2227" w:rsidRDefault="009C3983" w:rsidP="009C398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0-250</w:t>
            </w:r>
          </w:p>
        </w:tc>
        <w:tc>
          <w:tcPr>
            <w:tcW w:w="900" w:type="dxa"/>
          </w:tcPr>
          <w:p w14:paraId="1F608F4B" w14:textId="4C18C9D9" w:rsidR="009C3983" w:rsidRPr="00BE2227" w:rsidRDefault="009C3983" w:rsidP="009C398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0-0.89</w:t>
            </w:r>
          </w:p>
        </w:tc>
        <w:tc>
          <w:tcPr>
            <w:tcW w:w="990" w:type="dxa"/>
          </w:tcPr>
          <w:p w14:paraId="56660178" w14:textId="37AA6397" w:rsidR="009C3983" w:rsidRPr="00BE2227" w:rsidRDefault="009C3983" w:rsidP="009C398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0.0-511</w:t>
            </w:r>
          </w:p>
        </w:tc>
        <w:tc>
          <w:tcPr>
            <w:tcW w:w="921" w:type="dxa"/>
          </w:tcPr>
          <w:p w14:paraId="22532E8A" w14:textId="17CC0DED" w:rsidR="009C3983" w:rsidRPr="00BE2227" w:rsidRDefault="009C3983" w:rsidP="009C398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4.64-10</w:t>
            </w:r>
          </w:p>
        </w:tc>
      </w:tr>
      <w:tr w:rsidR="00327724" w:rsidRPr="00107522" w14:paraId="0DCD363E" w14:textId="77777777" w:rsidTr="00107522">
        <w:trPr>
          <w:trHeight w:val="20"/>
        </w:trPr>
        <w:tc>
          <w:tcPr>
            <w:tcW w:w="547" w:type="dxa"/>
          </w:tcPr>
          <w:p w14:paraId="1AE696B7" w14:textId="1D3F8E08" w:rsidR="00327724" w:rsidRPr="00BE2227" w:rsidRDefault="00327724" w:rsidP="00327724">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Ismail","given":"Kamaran Sulaiman","non-dropping-particle":"","parse-names":false,"suffix":""}],"id":"ITEM-1","issued":{"date-parts":[["2016"]]},"publisher":"University of Sheffield","title":"Shear behaviour of reinforced concrete deep beams","type":"thesis"},"uris":["http://www.mendeley.com/documents/?uuid=e2a9762f-ff07-44b0-ac2b-0e631e7b8beb"]}],"mendeley":{"formattedCitation":"[14]","plainTextFormattedCitation":"[14]","previouslyFormattedCitation":"[14]"},"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14]</w:t>
            </w:r>
            <w:r w:rsidRPr="00BE2227">
              <w:rPr>
                <w:rFonts w:asciiTheme="majorBidi" w:hAnsiTheme="majorBidi" w:cstheme="majorBidi"/>
                <w:sz w:val="16"/>
                <w:szCs w:val="16"/>
              </w:rPr>
              <w:fldChar w:fldCharType="end"/>
            </w:r>
          </w:p>
        </w:tc>
        <w:tc>
          <w:tcPr>
            <w:tcW w:w="427" w:type="dxa"/>
          </w:tcPr>
          <w:p w14:paraId="1B30A54D" w14:textId="594FA323"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2</w:t>
            </w:r>
          </w:p>
        </w:tc>
        <w:tc>
          <w:tcPr>
            <w:tcW w:w="990" w:type="dxa"/>
          </w:tcPr>
          <w:p w14:paraId="34424501" w14:textId="2B25299A"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91-1.67</w:t>
            </w:r>
          </w:p>
        </w:tc>
        <w:tc>
          <w:tcPr>
            <w:tcW w:w="1080" w:type="dxa"/>
          </w:tcPr>
          <w:p w14:paraId="6D5DFC85" w14:textId="2E3DAFB7"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1.0-88.0</w:t>
            </w:r>
          </w:p>
        </w:tc>
        <w:tc>
          <w:tcPr>
            <w:tcW w:w="1170" w:type="dxa"/>
          </w:tcPr>
          <w:p w14:paraId="49AD6D42" w14:textId="5CEDEE64"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38-3.62</w:t>
            </w:r>
          </w:p>
        </w:tc>
        <w:tc>
          <w:tcPr>
            <w:tcW w:w="1080" w:type="dxa"/>
          </w:tcPr>
          <w:p w14:paraId="1D454908" w14:textId="49068D72"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64-530</w:t>
            </w:r>
          </w:p>
        </w:tc>
        <w:tc>
          <w:tcPr>
            <w:tcW w:w="833" w:type="dxa"/>
          </w:tcPr>
          <w:p w14:paraId="060F7966" w14:textId="469F8C6C"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22</w:t>
            </w:r>
          </w:p>
        </w:tc>
        <w:tc>
          <w:tcPr>
            <w:tcW w:w="900" w:type="dxa"/>
          </w:tcPr>
          <w:p w14:paraId="1AB0E818" w14:textId="755F1DE6"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448</w:t>
            </w:r>
          </w:p>
        </w:tc>
        <w:tc>
          <w:tcPr>
            <w:tcW w:w="900" w:type="dxa"/>
          </w:tcPr>
          <w:p w14:paraId="0FC49060" w14:textId="09B5E966"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1.44</w:t>
            </w:r>
          </w:p>
        </w:tc>
        <w:tc>
          <w:tcPr>
            <w:tcW w:w="990" w:type="dxa"/>
          </w:tcPr>
          <w:p w14:paraId="02E37A70" w14:textId="623BB12B"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577</w:t>
            </w:r>
          </w:p>
        </w:tc>
        <w:tc>
          <w:tcPr>
            <w:tcW w:w="921" w:type="dxa"/>
          </w:tcPr>
          <w:p w14:paraId="6BDCB9B5" w14:textId="119C83B9" w:rsidR="00327724" w:rsidRPr="00BE2227" w:rsidRDefault="00327724" w:rsidP="00327724">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51-9.35</w:t>
            </w:r>
          </w:p>
        </w:tc>
      </w:tr>
      <w:tr w:rsidR="00296843" w:rsidRPr="00107522" w14:paraId="7B3B8CF6" w14:textId="77777777" w:rsidTr="00107522">
        <w:trPr>
          <w:trHeight w:val="20"/>
        </w:trPr>
        <w:tc>
          <w:tcPr>
            <w:tcW w:w="547" w:type="dxa"/>
          </w:tcPr>
          <w:p w14:paraId="14A698B5" w14:textId="19BB6A1A" w:rsidR="00296843" w:rsidRPr="00BE2227" w:rsidRDefault="00296843" w:rsidP="00296843">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Roller","given":"John J","non-dropping-particle":"","parse-names":false,"suffix":""},{"dropping-particle":"","family":"Russel","given":"Henry G","non-dropping-particle":"","parse-names":false,"suffix":""}],"container-title":"Structural Journal","id":"ITEM-1","issue":"2","issued":{"date-parts":[["1990"]]},"page":"191-198","title":"Shear strength of high-strength concrete beams with web reinforcement","type":"article-journal","volume":"87"},"uris":["http://www.mendeley.com/documents/?uuid=10c60347-f5d8-43fb-ba0e-177745c68ba5"]}],"mendeley":{"formattedCitation":"[15]","plainTextFormattedCitation":"[15]","previouslyFormattedCitation":"[15]"},"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15]</w:t>
            </w:r>
            <w:r w:rsidRPr="00BE2227">
              <w:rPr>
                <w:rFonts w:asciiTheme="majorBidi" w:hAnsiTheme="majorBidi" w:cstheme="majorBidi"/>
                <w:sz w:val="16"/>
                <w:szCs w:val="16"/>
              </w:rPr>
              <w:fldChar w:fldCharType="end"/>
            </w:r>
          </w:p>
        </w:tc>
        <w:tc>
          <w:tcPr>
            <w:tcW w:w="427" w:type="dxa"/>
          </w:tcPr>
          <w:p w14:paraId="563D035C" w14:textId="62C4D5A7"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w:t>
            </w:r>
          </w:p>
        </w:tc>
        <w:tc>
          <w:tcPr>
            <w:tcW w:w="990" w:type="dxa"/>
          </w:tcPr>
          <w:p w14:paraId="7DB6D5AE" w14:textId="643058E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5-2.5</w:t>
            </w:r>
          </w:p>
        </w:tc>
        <w:tc>
          <w:tcPr>
            <w:tcW w:w="1080" w:type="dxa"/>
          </w:tcPr>
          <w:p w14:paraId="6A307EAD" w14:textId="6ED5CFF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20.1-120.1</w:t>
            </w:r>
          </w:p>
        </w:tc>
        <w:tc>
          <w:tcPr>
            <w:tcW w:w="1170" w:type="dxa"/>
          </w:tcPr>
          <w:p w14:paraId="6178A676" w14:textId="5556200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588-6.699</w:t>
            </w:r>
          </w:p>
        </w:tc>
        <w:tc>
          <w:tcPr>
            <w:tcW w:w="1080" w:type="dxa"/>
          </w:tcPr>
          <w:p w14:paraId="6C96E11E" w14:textId="129780B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31-472</w:t>
            </w:r>
          </w:p>
        </w:tc>
        <w:tc>
          <w:tcPr>
            <w:tcW w:w="833" w:type="dxa"/>
          </w:tcPr>
          <w:p w14:paraId="73473D72" w14:textId="5A93E81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43-1.75</w:t>
            </w:r>
          </w:p>
        </w:tc>
        <w:tc>
          <w:tcPr>
            <w:tcW w:w="900" w:type="dxa"/>
          </w:tcPr>
          <w:p w14:paraId="0F0D40DE" w14:textId="27D574B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07-458</w:t>
            </w:r>
          </w:p>
        </w:tc>
        <w:tc>
          <w:tcPr>
            <w:tcW w:w="900" w:type="dxa"/>
          </w:tcPr>
          <w:p w14:paraId="0A7E4145" w14:textId="13F3825A" w:rsidR="00296843" w:rsidRPr="00BE2227" w:rsidRDefault="00107522"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289AA585" w14:textId="7232FAF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4FCCB4A9" w14:textId="750FE7E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32-8.46</w:t>
            </w:r>
          </w:p>
        </w:tc>
      </w:tr>
      <w:tr w:rsidR="00107522" w:rsidRPr="00107522" w14:paraId="6358C163" w14:textId="77777777" w:rsidTr="00107522">
        <w:trPr>
          <w:trHeight w:val="20"/>
        </w:trPr>
        <w:tc>
          <w:tcPr>
            <w:tcW w:w="547" w:type="dxa"/>
          </w:tcPr>
          <w:p w14:paraId="41BE0EE2" w14:textId="1D91EAAB"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11558","abstract":"Experimental and analytical studies reported in this paper havt: shown conclusively that the strength of a reinforced concrete frame member wit,h-out web reinforcement is affected by shear through the formation of diagonal tension cracks. If the percentage of longitudinal reinforcement is small  the shear span is very long, a member without web reinforcement fails in flexure without prior formation of diagonal tension cracks; in such case, strength of the member is unaffected by shear. If, however, a diagonal tension crack forms, the strength of the beam is usually lower than that corresponding to flexural failure. Depending on its make-up, such member may fail either simultaneously with the formation of the diagonal tension crack or it may fail at a higher load. The first type of failure is designated as diagonal tension failure; the second is designated as shear compression failure. The relationship between flexural, diagonal tension, and shear compression failures is discussed in detail in this paper. The tests included 33 knee frames subjected to combination of axial com-pression, shear, and moment, and 38 stub beams subjected to moment, and shear. In all knee frames the axial load was equal to the estcrnal shear. The major variables were the length of shear span, the strength of concrete, and the percentage of reinforcement. Analytical expressions are presented for predicting the diagonal tension cracking load and shear compression strength. The diagonal tension cracking load is expressed in terms of the nominal shearing stress, and the shear com-pression strength is expressed in terms of the shear moment capacity.","author":[{"dropping-particle":"","family":"Viest","given":"JoDean Morrow and I M","non-dropping-particle":"","parse-names":false,"suffix":""}],"container-title":"ACI Journal Proceedings","id":"ITEM-1","issue":"3","issued":{"date-parts":[["0"]]},"title":"Shear Strength of Reinforced Concrete Frame Members Without Web Reinforcement","type":"article-journal","volume":"53"},"uris":["http://www.mendeley.com/documents/?uuid=9e6cb1b2-6d0a-4cd6-9a2b-207ff9b6ef54"]}],"mendeley":{"formattedCitation":"[16]","plainTextFormattedCitation":"[16]","previouslyFormattedCitation":"[16]"},"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16]</w:t>
            </w:r>
            <w:r w:rsidRPr="00BE2227">
              <w:rPr>
                <w:rFonts w:asciiTheme="majorBidi" w:hAnsiTheme="majorBidi" w:cstheme="majorBidi"/>
                <w:sz w:val="16"/>
                <w:szCs w:val="16"/>
              </w:rPr>
              <w:fldChar w:fldCharType="end"/>
            </w:r>
          </w:p>
        </w:tc>
        <w:tc>
          <w:tcPr>
            <w:tcW w:w="427" w:type="dxa"/>
          </w:tcPr>
          <w:p w14:paraId="334DBB82" w14:textId="0C670C0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1</w:t>
            </w:r>
          </w:p>
        </w:tc>
        <w:tc>
          <w:tcPr>
            <w:tcW w:w="990" w:type="dxa"/>
          </w:tcPr>
          <w:p w14:paraId="481F4809" w14:textId="6D51602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95-1.96</w:t>
            </w:r>
          </w:p>
        </w:tc>
        <w:tc>
          <w:tcPr>
            <w:tcW w:w="1080" w:type="dxa"/>
          </w:tcPr>
          <w:p w14:paraId="731B6AFE" w14:textId="1F61208E"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1.3-46.8</w:t>
            </w:r>
          </w:p>
        </w:tc>
        <w:tc>
          <w:tcPr>
            <w:tcW w:w="1170" w:type="dxa"/>
          </w:tcPr>
          <w:p w14:paraId="7DE4776C" w14:textId="3CB901E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57-3.83</w:t>
            </w:r>
          </w:p>
        </w:tc>
        <w:tc>
          <w:tcPr>
            <w:tcW w:w="1080" w:type="dxa"/>
          </w:tcPr>
          <w:p w14:paraId="40C672D4" w14:textId="6FB64C2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83-483</w:t>
            </w:r>
          </w:p>
        </w:tc>
        <w:tc>
          <w:tcPr>
            <w:tcW w:w="833" w:type="dxa"/>
          </w:tcPr>
          <w:p w14:paraId="18300DF4" w14:textId="49FDFC5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06940271" w14:textId="6AF7CF5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772E5063" w14:textId="70E66EF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46CECDAA" w14:textId="1FB1812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06B4DB96" w14:textId="0CFF00CD"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5-7.27</w:t>
            </w:r>
          </w:p>
        </w:tc>
      </w:tr>
      <w:tr w:rsidR="00107522" w:rsidRPr="00107522" w14:paraId="4C624AFB" w14:textId="77777777" w:rsidTr="00107522">
        <w:trPr>
          <w:trHeight w:val="20"/>
        </w:trPr>
        <w:tc>
          <w:tcPr>
            <w:tcW w:w="547" w:type="dxa"/>
          </w:tcPr>
          <w:p w14:paraId="5EFFE022" w14:textId="3ECE8DE6"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Chang","given":"Tien S","non-dropping-particle":"","parse-names":false,"suffix":""},{"dropping-particle":"","family":"Kesler","given":"Clyde E","non-dropping-particle":"","parse-names":false,"suffix":""}],"container-title":"Journal Proceedings","id":"ITEM-1","issue":"6","issued":{"date-parts":[["1958"]]},"page":"1033-1057","title":"Static and fatigue strength in shear of beams with tensile reinforcement","type":"paper-conference","volume":"54"},"uris":["http://www.mendeley.com/documents/?uuid=62b06fd9-0f37-4d80-9847-279d355b570f"]}],"mendeley":{"formattedCitation":"[17]","plainTextFormattedCitation":"[17]","previouslyFormattedCitation":"[17]"},"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17]</w:t>
            </w:r>
            <w:r w:rsidRPr="00BE2227">
              <w:rPr>
                <w:rFonts w:asciiTheme="majorBidi" w:hAnsiTheme="majorBidi" w:cstheme="majorBidi"/>
                <w:sz w:val="16"/>
                <w:szCs w:val="16"/>
              </w:rPr>
              <w:fldChar w:fldCharType="end"/>
            </w:r>
          </w:p>
        </w:tc>
        <w:tc>
          <w:tcPr>
            <w:tcW w:w="427" w:type="dxa"/>
          </w:tcPr>
          <w:p w14:paraId="19466B25" w14:textId="05D8744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w:t>
            </w:r>
          </w:p>
        </w:tc>
        <w:tc>
          <w:tcPr>
            <w:tcW w:w="990" w:type="dxa"/>
          </w:tcPr>
          <w:p w14:paraId="3D892868" w14:textId="53EB9E9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85-1.85</w:t>
            </w:r>
          </w:p>
        </w:tc>
        <w:tc>
          <w:tcPr>
            <w:tcW w:w="1080" w:type="dxa"/>
          </w:tcPr>
          <w:p w14:paraId="51DFFFF0" w14:textId="10B5DCD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4.9-14.9</w:t>
            </w:r>
          </w:p>
        </w:tc>
        <w:tc>
          <w:tcPr>
            <w:tcW w:w="1170" w:type="dxa"/>
          </w:tcPr>
          <w:p w14:paraId="196A7215" w14:textId="2570872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37-2.37</w:t>
            </w:r>
          </w:p>
        </w:tc>
        <w:tc>
          <w:tcPr>
            <w:tcW w:w="1080" w:type="dxa"/>
          </w:tcPr>
          <w:p w14:paraId="23A74594" w14:textId="6BBB6B34"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28-328</w:t>
            </w:r>
          </w:p>
        </w:tc>
        <w:tc>
          <w:tcPr>
            <w:tcW w:w="833" w:type="dxa"/>
          </w:tcPr>
          <w:p w14:paraId="63251036" w14:textId="5B1EB4C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1FEBD278" w14:textId="36F90DDE"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34F5F9D2" w14:textId="5A2ABDE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5B7DB7EB" w14:textId="607B23F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010588EB" w14:textId="09CCCF9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34-1.34</w:t>
            </w:r>
          </w:p>
        </w:tc>
      </w:tr>
      <w:tr w:rsidR="00107522" w:rsidRPr="00107522" w14:paraId="0B5DC430" w14:textId="77777777" w:rsidTr="00107522">
        <w:trPr>
          <w:trHeight w:val="20"/>
        </w:trPr>
        <w:tc>
          <w:tcPr>
            <w:tcW w:w="547" w:type="dxa"/>
          </w:tcPr>
          <w:p w14:paraId="71E34E15" w14:textId="40E5779E"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Watstein","given":"David","non-dropping-particle":"","parse-names":false,"suffix":""},{"dropping-particle":"","family":"Mathey","given":"Robert G","non-dropping-particle":"","parse-names":false,"suffix":""}],"container-title":"Journal Proceedings","id":"ITEM-1","issue":"12","issued":{"date-parts":[["1958"]]},"page":"717-728","title":"Strains in beams having diagonal cracks","type":"paper-conference","volume":"55"},"uris":["http://www.mendeley.com/documents/?uuid=9ddf3999-ac90-417c-b357-a12b26f21a75"]}],"mendeley":{"formattedCitation":"[18]","plainTextFormattedCitation":"[18]","previouslyFormattedCitation":"[18]"},"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18]</w:t>
            </w:r>
            <w:r w:rsidRPr="00BE2227">
              <w:rPr>
                <w:rFonts w:asciiTheme="majorBidi" w:hAnsiTheme="majorBidi" w:cstheme="majorBidi"/>
                <w:sz w:val="16"/>
                <w:szCs w:val="16"/>
              </w:rPr>
              <w:fldChar w:fldCharType="end"/>
            </w:r>
          </w:p>
        </w:tc>
        <w:tc>
          <w:tcPr>
            <w:tcW w:w="427" w:type="dxa"/>
            <w:vAlign w:val="bottom"/>
          </w:tcPr>
          <w:p w14:paraId="38376B33" w14:textId="27507C3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6</w:t>
            </w:r>
          </w:p>
        </w:tc>
        <w:tc>
          <w:tcPr>
            <w:tcW w:w="990" w:type="dxa"/>
            <w:vAlign w:val="bottom"/>
          </w:tcPr>
          <w:p w14:paraId="411848D6" w14:textId="7B34F2F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51-1.51</w:t>
            </w:r>
          </w:p>
        </w:tc>
        <w:tc>
          <w:tcPr>
            <w:tcW w:w="1080" w:type="dxa"/>
            <w:vAlign w:val="bottom"/>
          </w:tcPr>
          <w:p w14:paraId="5BAF1441" w14:textId="61F1882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22.0-27.0</w:t>
            </w:r>
          </w:p>
        </w:tc>
        <w:tc>
          <w:tcPr>
            <w:tcW w:w="1170" w:type="dxa"/>
            <w:vAlign w:val="bottom"/>
          </w:tcPr>
          <w:p w14:paraId="66A8EBA3" w14:textId="747598F4"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75-3.05</w:t>
            </w:r>
          </w:p>
        </w:tc>
        <w:tc>
          <w:tcPr>
            <w:tcW w:w="1080" w:type="dxa"/>
            <w:vAlign w:val="bottom"/>
          </w:tcPr>
          <w:p w14:paraId="7964A6E0" w14:textId="023D2B1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267-712</w:t>
            </w:r>
          </w:p>
        </w:tc>
        <w:tc>
          <w:tcPr>
            <w:tcW w:w="833" w:type="dxa"/>
            <w:vAlign w:val="bottom"/>
          </w:tcPr>
          <w:p w14:paraId="2562D756" w14:textId="5C3F6CA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w:t>
            </w:r>
          </w:p>
        </w:tc>
        <w:tc>
          <w:tcPr>
            <w:tcW w:w="900" w:type="dxa"/>
            <w:vAlign w:val="bottom"/>
          </w:tcPr>
          <w:p w14:paraId="5BEBD0BD" w14:textId="0FA0BAC4"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w:t>
            </w:r>
          </w:p>
        </w:tc>
        <w:tc>
          <w:tcPr>
            <w:tcW w:w="900" w:type="dxa"/>
            <w:vAlign w:val="bottom"/>
          </w:tcPr>
          <w:p w14:paraId="00B3BBFB" w14:textId="437C90F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w:t>
            </w:r>
          </w:p>
        </w:tc>
        <w:tc>
          <w:tcPr>
            <w:tcW w:w="990" w:type="dxa"/>
            <w:vAlign w:val="bottom"/>
          </w:tcPr>
          <w:p w14:paraId="0A3F2D15" w14:textId="2987F73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0</w:t>
            </w:r>
          </w:p>
        </w:tc>
        <w:tc>
          <w:tcPr>
            <w:tcW w:w="921" w:type="dxa"/>
            <w:vAlign w:val="bottom"/>
          </w:tcPr>
          <w:p w14:paraId="34B12824" w14:textId="71D61714"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color w:val="000000"/>
                <w:sz w:val="16"/>
                <w:szCs w:val="16"/>
              </w:rPr>
              <w:t>1.94-3.37</w:t>
            </w:r>
          </w:p>
        </w:tc>
      </w:tr>
      <w:tr w:rsidR="00107522" w:rsidRPr="00107522" w14:paraId="78159917" w14:textId="77777777" w:rsidTr="00107522">
        <w:trPr>
          <w:trHeight w:val="20"/>
        </w:trPr>
        <w:tc>
          <w:tcPr>
            <w:tcW w:w="547" w:type="dxa"/>
          </w:tcPr>
          <w:p w14:paraId="273C0BC4" w14:textId="3EF422AF"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color w:val="000000"/>
                <w:kern w:val="0"/>
                <w:sz w:val="16"/>
                <w:szCs w:val="16"/>
              </w:rPr>
              <w:fldChar w:fldCharType="begin" w:fldLock="1"/>
            </w:r>
            <w:r w:rsidR="00C26F61">
              <w:rPr>
                <w:rFonts w:asciiTheme="majorBidi" w:hAnsiTheme="majorBidi" w:cstheme="majorBidi"/>
                <w:color w:val="000000"/>
                <w:kern w:val="0"/>
                <w:sz w:val="16"/>
                <w:szCs w:val="16"/>
              </w:rPr>
              <w:instrText>ADDIN CSL_CITATION {"citationItems":[{"id":"ITEM-1","itemData":{"author":[{"dropping-particle":"","family":"Rodriguez","given":"Jose J","non-dropping-particle":"","parse-names":false,"suffix":""},{"dropping-particle":"","family":"Bianchini","given":"Albert C","non-dropping-particle":"","parse-names":false,"suffix":""},{"dropping-particle":"","family":"Viest","given":"Ivan M","non-dropping-particle":"","parse-names":false,"suffix":""},{"dropping-particle":"","family":"Kesler","given":"Clyde E","non-dropping-particle":"","parse-names":false,"suffix":""}],"container-title":"Journal Proceedings","id":"ITEM-1","issue":"4","issued":{"date-parts":[["1959"]]},"page":"1089-1130","title":"Shear strength of two-span continous reinforced concrete beams","type":"paper-conference","volume":"55"},"uris":["http://www.mendeley.com/documents/?uuid=fba084a9-43e9-489a-966e-aec11555cca1"]}],"mendeley":{"formattedCitation":"[19]","plainTextFormattedCitation":"[19]","previouslyFormattedCitation":"[19]"},"properties":{"noteIndex":0},"schema":"https://github.com/citation-style-language/schema/raw/master/csl-citation.json"}</w:instrText>
            </w:r>
            <w:r w:rsidRPr="00BE2227">
              <w:rPr>
                <w:rFonts w:asciiTheme="majorBidi" w:hAnsiTheme="majorBidi" w:cstheme="majorBidi"/>
                <w:color w:val="000000"/>
                <w:kern w:val="0"/>
                <w:sz w:val="16"/>
                <w:szCs w:val="16"/>
              </w:rPr>
              <w:fldChar w:fldCharType="separate"/>
            </w:r>
            <w:r w:rsidRPr="00BE2227">
              <w:rPr>
                <w:rFonts w:asciiTheme="majorBidi" w:hAnsiTheme="majorBidi" w:cstheme="majorBidi"/>
                <w:noProof/>
                <w:color w:val="000000"/>
                <w:kern w:val="0"/>
                <w:sz w:val="16"/>
                <w:szCs w:val="16"/>
              </w:rPr>
              <w:t>[19]</w:t>
            </w:r>
            <w:r w:rsidRPr="00BE2227">
              <w:rPr>
                <w:rFonts w:asciiTheme="majorBidi" w:hAnsiTheme="majorBidi" w:cstheme="majorBidi"/>
                <w:color w:val="000000"/>
                <w:kern w:val="0"/>
                <w:sz w:val="16"/>
                <w:szCs w:val="16"/>
              </w:rPr>
              <w:fldChar w:fldCharType="end"/>
            </w:r>
          </w:p>
        </w:tc>
        <w:tc>
          <w:tcPr>
            <w:tcW w:w="427" w:type="dxa"/>
          </w:tcPr>
          <w:p w14:paraId="459C2160" w14:textId="0344D19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6</w:t>
            </w:r>
          </w:p>
        </w:tc>
        <w:tc>
          <w:tcPr>
            <w:tcW w:w="990" w:type="dxa"/>
          </w:tcPr>
          <w:p w14:paraId="11B946CB" w14:textId="7F6F3D1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35-1.38</w:t>
            </w:r>
          </w:p>
        </w:tc>
        <w:tc>
          <w:tcPr>
            <w:tcW w:w="1080" w:type="dxa"/>
          </w:tcPr>
          <w:p w14:paraId="0BDD8C8D" w14:textId="055B36F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7.9-26.1</w:t>
            </w:r>
          </w:p>
        </w:tc>
        <w:tc>
          <w:tcPr>
            <w:tcW w:w="1170" w:type="dxa"/>
          </w:tcPr>
          <w:p w14:paraId="4D65B68B" w14:textId="3B3862CD"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59-1.59</w:t>
            </w:r>
          </w:p>
        </w:tc>
        <w:tc>
          <w:tcPr>
            <w:tcW w:w="1080" w:type="dxa"/>
          </w:tcPr>
          <w:p w14:paraId="5218CA9C" w14:textId="310695E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83-483</w:t>
            </w:r>
          </w:p>
        </w:tc>
        <w:tc>
          <w:tcPr>
            <w:tcW w:w="833" w:type="dxa"/>
          </w:tcPr>
          <w:p w14:paraId="1C21B3E4" w14:textId="4BBDAA6E"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53FEF6E9" w14:textId="6C2F5DED"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7753349D" w14:textId="578FA36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4E16616C" w14:textId="6D07B16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4BA445C6" w14:textId="6C395B8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71-3.77</w:t>
            </w:r>
          </w:p>
        </w:tc>
      </w:tr>
      <w:tr w:rsidR="00107522" w:rsidRPr="00107522" w14:paraId="6B1F94F4" w14:textId="77777777" w:rsidTr="00107522">
        <w:trPr>
          <w:trHeight w:val="20"/>
        </w:trPr>
        <w:tc>
          <w:tcPr>
            <w:tcW w:w="547" w:type="dxa"/>
          </w:tcPr>
          <w:p w14:paraId="6F9EF13A" w14:textId="64DB487B"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Cossio","given":"Roger Diaz","non-dropping-particle":"De","parse-names":false,"suffix":""},{"dropping-particle":"","family":"Siess","given":"Chester P","non-dropping-particle":"","parse-names":false,"suffix":""}],"container-title":"Journal Proceedings","id":"ITEM-1","issue":"2","issued":{"date-parts":[["1960"]]},"page":"695-736","title":"Behavior and strength in shear of beams and frames without web reinforcement","type":"paper-conference","volume":"56"},"uris":["http://www.mendeley.com/documents/?uuid=91b63592-63d2-4aca-bd56-176a37dc91b8"]}],"mendeley":{"formattedCitation":"[20]","plainTextFormattedCitation":"[20]","previouslyFormattedCitation":"[20]"},"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20]</w:t>
            </w:r>
            <w:r w:rsidRPr="00BE2227">
              <w:rPr>
                <w:rFonts w:asciiTheme="majorBidi" w:hAnsiTheme="majorBidi" w:cstheme="majorBidi"/>
                <w:sz w:val="16"/>
                <w:szCs w:val="16"/>
              </w:rPr>
              <w:fldChar w:fldCharType="end"/>
            </w:r>
          </w:p>
        </w:tc>
        <w:tc>
          <w:tcPr>
            <w:tcW w:w="427" w:type="dxa"/>
          </w:tcPr>
          <w:p w14:paraId="3F99313C" w14:textId="44BE213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6</w:t>
            </w:r>
          </w:p>
        </w:tc>
        <w:tc>
          <w:tcPr>
            <w:tcW w:w="990" w:type="dxa"/>
          </w:tcPr>
          <w:p w14:paraId="7302ABAD" w14:textId="7C90877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02-2.22</w:t>
            </w:r>
          </w:p>
        </w:tc>
        <w:tc>
          <w:tcPr>
            <w:tcW w:w="1080" w:type="dxa"/>
          </w:tcPr>
          <w:p w14:paraId="488106BB" w14:textId="45F0D32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1.0-39.7</w:t>
            </w:r>
          </w:p>
        </w:tc>
        <w:tc>
          <w:tcPr>
            <w:tcW w:w="1170" w:type="dxa"/>
          </w:tcPr>
          <w:p w14:paraId="18EC0994" w14:textId="70E30D4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98-3.36</w:t>
            </w:r>
          </w:p>
        </w:tc>
        <w:tc>
          <w:tcPr>
            <w:tcW w:w="1080" w:type="dxa"/>
          </w:tcPr>
          <w:p w14:paraId="32383DD8" w14:textId="440293A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03-586</w:t>
            </w:r>
          </w:p>
        </w:tc>
        <w:tc>
          <w:tcPr>
            <w:tcW w:w="833" w:type="dxa"/>
          </w:tcPr>
          <w:p w14:paraId="32A96175" w14:textId="01FCDA9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270CA51D" w14:textId="766F2B3D"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2B271AAF" w14:textId="75F9798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16377A8D" w14:textId="60EF4D0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696537EE" w14:textId="48CFC4C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58-3.55</w:t>
            </w:r>
          </w:p>
        </w:tc>
      </w:tr>
      <w:tr w:rsidR="00107522" w:rsidRPr="00107522" w14:paraId="14819F7E" w14:textId="77777777" w:rsidTr="00107522">
        <w:trPr>
          <w:trHeight w:val="20"/>
        </w:trPr>
        <w:tc>
          <w:tcPr>
            <w:tcW w:w="547" w:type="dxa"/>
          </w:tcPr>
          <w:p w14:paraId="35A23945" w14:textId="3449E342"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Leonhardt","given":"F","non-dropping-particle":"","parse-names":false,"suffix":""},{"dropping-particle":"","family":"Walther","given":"R","non-dropping-particle":"","parse-names":false,"suffix":""}],"container-title":"Cement \\&amp; Concrete Association Library","id":"ITEM-1","issue":"28","issued":{"date-parts":[["1961"]]},"page":"49-54","title":"The Stuttgart shear tests","type":"article-journal","volume":"11"},"uris":["http://www.mendeley.com/documents/?uuid=882fe5c9-6a86-44ce-ae0e-a1bed4f80c14"]}],"mendeley":{"formattedCitation":"[21]","plainTextFormattedCitation":"[21]","previouslyFormattedCitation":"[21]"},"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21]</w:t>
            </w:r>
            <w:r w:rsidRPr="00BE2227">
              <w:rPr>
                <w:rFonts w:asciiTheme="majorBidi" w:hAnsiTheme="majorBidi" w:cstheme="majorBidi"/>
                <w:sz w:val="16"/>
                <w:szCs w:val="16"/>
              </w:rPr>
              <w:fldChar w:fldCharType="end"/>
            </w:r>
          </w:p>
        </w:tc>
        <w:tc>
          <w:tcPr>
            <w:tcW w:w="427" w:type="dxa"/>
          </w:tcPr>
          <w:p w14:paraId="2B7BE3CF" w14:textId="73F1DD1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6</w:t>
            </w:r>
          </w:p>
        </w:tc>
        <w:tc>
          <w:tcPr>
            <w:tcW w:w="990" w:type="dxa"/>
          </w:tcPr>
          <w:p w14:paraId="4ADF4A93" w14:textId="449CC8A0"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2.0</w:t>
            </w:r>
          </w:p>
        </w:tc>
        <w:tc>
          <w:tcPr>
            <w:tcW w:w="1080" w:type="dxa"/>
          </w:tcPr>
          <w:p w14:paraId="733CC317" w14:textId="47A80D4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2.3-32.4</w:t>
            </w:r>
          </w:p>
        </w:tc>
        <w:tc>
          <w:tcPr>
            <w:tcW w:w="1170" w:type="dxa"/>
          </w:tcPr>
          <w:p w14:paraId="7D153373" w14:textId="52E6B3B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78-2.47</w:t>
            </w:r>
          </w:p>
        </w:tc>
        <w:tc>
          <w:tcPr>
            <w:tcW w:w="1080" w:type="dxa"/>
          </w:tcPr>
          <w:p w14:paraId="3163CAC6" w14:textId="704FE4E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26-490</w:t>
            </w:r>
          </w:p>
        </w:tc>
        <w:tc>
          <w:tcPr>
            <w:tcW w:w="833" w:type="dxa"/>
          </w:tcPr>
          <w:p w14:paraId="5C66DB7B" w14:textId="237CDC8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70FED772" w14:textId="5E18B47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7B9C217A" w14:textId="03663340"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2FBD4945" w14:textId="3434A76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0BB0B0F7" w14:textId="25BFC29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47-6.39</w:t>
            </w:r>
          </w:p>
        </w:tc>
      </w:tr>
      <w:tr w:rsidR="00107522" w:rsidRPr="00107522" w14:paraId="334F6A67" w14:textId="77777777" w:rsidTr="00107522">
        <w:trPr>
          <w:trHeight w:val="20"/>
        </w:trPr>
        <w:tc>
          <w:tcPr>
            <w:tcW w:w="547" w:type="dxa"/>
          </w:tcPr>
          <w:p w14:paraId="3B95FE09" w14:textId="54628748"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061/(asce)0733-9445(2005)131:10(1593)","ISSN":"0733-9445","abstract":"Despite experimental evidences, the contributions of the concrete slab and composite action to the vertical shear strength of simply supported steel-concrete composite beams are not considered in current design codes, which lead to conservative designs. In this paper, the finite element method is used to investigate the flexural and shear strengths of simply supported composite beams under combined bending and shear. A three-dimensional finite element model has been developed to account for geometric and material nonlinear behavior of composite beams, and verified by experimental results. The verified finite element model is than employed to quantify the contributions of the concrete slab and composite action to the moment and shear capacities of composite beams. The effect of the degree of shear connection on the vertical shear strength of deep composite beams loaded in shear is studied. Design models for vertical shear strength including contributions from the concrete slab and composite action and for the ultimate moment-shear interaction are proposed for the design of simply supported composite beams in combined bending and shear. The proposed design models provide a consistent and economical design procedure for simply supported composite beams. © ASCE.","author":[{"dropping-particle":"","family":"Liang","given":"Qing Quan","non-dropping-particle":"","parse-names":false,"suffix":""},{"dropping-particle":"","family":"Uy","given":"Brian","non-dropping-particle":"","parse-names":false,"suffix":""},{"dropping-particle":"","family":"Bradford","given":"Mark A.","non-dropping-particle":"","parse-names":false,"suffix":""},{"dropping-particle":"","family":"Ronagh","given":"Hamid R.","non-dropping-particle":"","parse-names":false,"suffix":""}],"container-title":"Journal of Structural Engineering","id":"ITEM-1","issue":"10","issued":{"date-parts":[["2005"]]},"page":"1593-1600","title":"Strength Analysis of Steel–Concrete Composite Beams in Combined Bending and Shear","type":"article-journal","volume":"131"},"uris":["http://www.mendeley.com/documents/?uuid=54be3ad6-259d-4207-95b8-c9c8ae7db41d"]}],"mendeley":{"formattedCitation":"[22]","plainTextFormattedCitation":"[22]","previouslyFormattedCitation":"[22]"},"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22]</w:t>
            </w:r>
            <w:r w:rsidRPr="00BE2227">
              <w:rPr>
                <w:rFonts w:asciiTheme="majorBidi" w:hAnsiTheme="majorBidi" w:cstheme="majorBidi"/>
                <w:sz w:val="16"/>
                <w:szCs w:val="16"/>
              </w:rPr>
              <w:fldChar w:fldCharType="end"/>
            </w:r>
          </w:p>
        </w:tc>
        <w:tc>
          <w:tcPr>
            <w:tcW w:w="427" w:type="dxa"/>
          </w:tcPr>
          <w:p w14:paraId="043F7D3C" w14:textId="023CBED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w:t>
            </w:r>
          </w:p>
        </w:tc>
        <w:tc>
          <w:tcPr>
            <w:tcW w:w="990" w:type="dxa"/>
          </w:tcPr>
          <w:p w14:paraId="12B411BC" w14:textId="2EC1A74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67-1.34</w:t>
            </w:r>
          </w:p>
        </w:tc>
        <w:tc>
          <w:tcPr>
            <w:tcW w:w="1080" w:type="dxa"/>
          </w:tcPr>
          <w:p w14:paraId="21190FD9" w14:textId="4C1BE87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3.3-37.0</w:t>
            </w:r>
          </w:p>
        </w:tc>
        <w:tc>
          <w:tcPr>
            <w:tcW w:w="1170" w:type="dxa"/>
          </w:tcPr>
          <w:p w14:paraId="5981B44C" w14:textId="085A7BAD"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83-1.67</w:t>
            </w:r>
          </w:p>
        </w:tc>
        <w:tc>
          <w:tcPr>
            <w:tcW w:w="1080" w:type="dxa"/>
          </w:tcPr>
          <w:p w14:paraId="5FEEB7DA" w14:textId="523CD18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63-463</w:t>
            </w:r>
          </w:p>
        </w:tc>
        <w:tc>
          <w:tcPr>
            <w:tcW w:w="833" w:type="dxa"/>
          </w:tcPr>
          <w:p w14:paraId="641003C7" w14:textId="7431E74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556DE479" w14:textId="6F9D728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73E2E778" w14:textId="6C1A2A2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62D6EDEA" w14:textId="0FD78F4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6A7205A5" w14:textId="452BAE5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24-6.31</w:t>
            </w:r>
          </w:p>
        </w:tc>
      </w:tr>
      <w:tr w:rsidR="00107522" w:rsidRPr="00107522" w14:paraId="5C915269" w14:textId="77777777" w:rsidTr="00107522">
        <w:trPr>
          <w:trHeight w:val="20"/>
        </w:trPr>
        <w:tc>
          <w:tcPr>
            <w:tcW w:w="547" w:type="dxa"/>
          </w:tcPr>
          <w:p w14:paraId="30418D89" w14:textId="14EC16A7"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Ramakrishnan","given":"V","non-dropping-particle":"","parse-names":false,"suffix":""},{"dropping-particle":"","family":"Ananthanarayana","given":"Y","non-dropping-particle":"","parse-names":false,"suffix":""}],"container-title":"Journal Proceedings","id":"ITEM-1","issue":"2","issued":{"date-parts":[["1968"]]},"page":"87-98","title":"Ultimate strength of deep beams in shear","type":"paper-conference","volume":"65"},"uris":["http://www.mendeley.com/documents/?uuid=605ca4a1-eb92-48c0-82dd-163219635737"]}],"mendeley":{"formattedCitation":"[23]","plainTextFormattedCitation":"[23]","previouslyFormattedCitation":"[23]"},"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23]</w:t>
            </w:r>
            <w:r w:rsidRPr="00BE2227">
              <w:rPr>
                <w:rFonts w:asciiTheme="majorBidi" w:hAnsiTheme="majorBidi" w:cstheme="majorBidi"/>
                <w:sz w:val="16"/>
                <w:szCs w:val="16"/>
              </w:rPr>
              <w:fldChar w:fldCharType="end"/>
            </w:r>
          </w:p>
        </w:tc>
        <w:tc>
          <w:tcPr>
            <w:tcW w:w="427" w:type="dxa"/>
          </w:tcPr>
          <w:p w14:paraId="5DDF85A1" w14:textId="0B17A9C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w:t>
            </w:r>
          </w:p>
        </w:tc>
        <w:tc>
          <w:tcPr>
            <w:tcW w:w="990" w:type="dxa"/>
          </w:tcPr>
          <w:p w14:paraId="6316488E" w14:textId="1C9CAD7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7-1.01</w:t>
            </w:r>
          </w:p>
        </w:tc>
        <w:tc>
          <w:tcPr>
            <w:tcW w:w="1080" w:type="dxa"/>
          </w:tcPr>
          <w:p w14:paraId="68EA4BF8" w14:textId="6312C6B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3.7-21.5</w:t>
            </w:r>
          </w:p>
        </w:tc>
        <w:tc>
          <w:tcPr>
            <w:tcW w:w="1170" w:type="dxa"/>
          </w:tcPr>
          <w:p w14:paraId="7F7167DE" w14:textId="5CF70D2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26-0.76</w:t>
            </w:r>
          </w:p>
        </w:tc>
        <w:tc>
          <w:tcPr>
            <w:tcW w:w="1080" w:type="dxa"/>
          </w:tcPr>
          <w:p w14:paraId="3CAABCBD" w14:textId="35FF447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20-320</w:t>
            </w:r>
          </w:p>
        </w:tc>
        <w:tc>
          <w:tcPr>
            <w:tcW w:w="833" w:type="dxa"/>
          </w:tcPr>
          <w:p w14:paraId="7D1779B2" w14:textId="05947F4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08A4961B" w14:textId="32EC61A0"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2D1F47C7" w14:textId="2CD3E89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24115916" w14:textId="36A3164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489378E2" w14:textId="6E97797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31-3.11</w:t>
            </w:r>
          </w:p>
        </w:tc>
      </w:tr>
      <w:tr w:rsidR="00107522" w:rsidRPr="00107522" w14:paraId="77A3EB7C" w14:textId="77777777" w:rsidTr="00107522">
        <w:trPr>
          <w:trHeight w:val="20"/>
        </w:trPr>
        <w:tc>
          <w:tcPr>
            <w:tcW w:w="547" w:type="dxa"/>
          </w:tcPr>
          <w:p w14:paraId="2D81BB94" w14:textId="5711213C"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061/(asce)0733-9445(2005)131:10(1593)","ISSN":"0733-9445","abstract":"Despite experimental evidences, the contributions of the concrete slab and composite action to the vertical shear strength of simply supported steel-concrete composite beams are not considered in current design codes, which lead to conservative designs. In this paper, the finite element method is used to investigate the flexural and shear strengths of simply supported composite beams under combined bending and shear. A three-dimensional finite element model has been developed to account for geometric and material nonlinear behavior of composite beams, and verified by experimental results. The verified finite element model is than employed to quantify the contributions of the concrete slab and composite action to the moment and shear capacities of composite beams. The effect of the degree of shear connection on the vertical shear strength of deep composite beams loaded in shear is studied. Design models for vertical shear strength including contributions from the concrete slab and composite action and for the ultimate moment-shear interaction are proposed for the design of simply supported composite beams in combined bending and shear. The proposed design models provide a consistent and economical design procedure for simply supported composite beams. © ASCE.","author":[{"dropping-particle":"","family":"Liang","given":"Qing Quan","non-dropping-particle":"","parse-names":false,"suffix":""},{"dropping-particle":"","family":"Uy","given":"Brian","non-dropping-particle":"","parse-names":false,"suffix":""},{"dropping-particle":"","family":"Bradford","given":"Mark A.","non-dropping-particle":"","parse-names":false,"suffix":""},{"dropping-particle":"","family":"Ronagh","given":"Hamid R.","non-dropping-particle":"","parse-names":false,"suffix":""}],"container-title":"Journal of Structural Engineering","id":"ITEM-1","issue":"10","issued":{"date-parts":[["2005"]]},"page":"1593-1600","title":"Strength Analysis of Steel–Concrete Composite Beams in Combined Bending and Shear","type":"article-journal","volume":"131"},"uris":["http://www.mendeley.com/documents/?uuid=54be3ad6-259d-4207-95b8-c9c8ae7db41d"]}],"mendeley":{"formattedCitation":"[22]","plainTextFormattedCitation":"[22]","previouslyFormattedCitation":"[22]"},"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22]</w:t>
            </w:r>
            <w:r w:rsidRPr="00BE2227">
              <w:rPr>
                <w:rFonts w:asciiTheme="majorBidi" w:hAnsiTheme="majorBidi" w:cstheme="majorBidi"/>
                <w:sz w:val="16"/>
                <w:szCs w:val="16"/>
              </w:rPr>
              <w:fldChar w:fldCharType="end"/>
            </w:r>
          </w:p>
        </w:tc>
        <w:tc>
          <w:tcPr>
            <w:tcW w:w="427" w:type="dxa"/>
          </w:tcPr>
          <w:p w14:paraId="6505E0B9" w14:textId="27841AF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7</w:t>
            </w:r>
          </w:p>
        </w:tc>
        <w:tc>
          <w:tcPr>
            <w:tcW w:w="990" w:type="dxa"/>
          </w:tcPr>
          <w:p w14:paraId="2D8B0FBF" w14:textId="3312A32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3-0.88</w:t>
            </w:r>
          </w:p>
        </w:tc>
        <w:tc>
          <w:tcPr>
            <w:tcW w:w="1080" w:type="dxa"/>
          </w:tcPr>
          <w:p w14:paraId="4AE7D380" w14:textId="43E0413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3.1-66.6</w:t>
            </w:r>
          </w:p>
        </w:tc>
        <w:tc>
          <w:tcPr>
            <w:tcW w:w="1170" w:type="dxa"/>
          </w:tcPr>
          <w:p w14:paraId="3AA9A96C" w14:textId="62712B2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0-6.0</w:t>
            </w:r>
          </w:p>
        </w:tc>
        <w:tc>
          <w:tcPr>
            <w:tcW w:w="1080" w:type="dxa"/>
          </w:tcPr>
          <w:p w14:paraId="19D5587F" w14:textId="1DF58F6D"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64-389</w:t>
            </w:r>
          </w:p>
        </w:tc>
        <w:tc>
          <w:tcPr>
            <w:tcW w:w="833" w:type="dxa"/>
          </w:tcPr>
          <w:p w14:paraId="28B0C5D2" w14:textId="7AA3E96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20A1E048" w14:textId="4E1979E4"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7D25FF92" w14:textId="6B67A73D"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35CA86F1" w14:textId="36DC2B5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35A78B9E" w14:textId="40B1539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54-14.87</w:t>
            </w:r>
          </w:p>
        </w:tc>
      </w:tr>
      <w:tr w:rsidR="00107522" w:rsidRPr="00107522" w14:paraId="15983217" w14:textId="77777777" w:rsidTr="00107522">
        <w:trPr>
          <w:trHeight w:val="20"/>
        </w:trPr>
        <w:tc>
          <w:tcPr>
            <w:tcW w:w="547" w:type="dxa"/>
          </w:tcPr>
          <w:p w14:paraId="668DF200" w14:textId="1BF0F2AE"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Mphonde","given":"Andrew G","non-dropping-particle":"","parse-names":false,"suffix":""},{"dropping-particle":"","family":"Frantz","given":"Gregory C","non-dropping-particle":"","parse-names":false,"suffix":""}],"container-title":"Journal Proceedings","id":"ITEM-1","issue":"4","issued":{"date-parts":[["1984"]]},"page":"350-357","title":"Shear tests of high-and low-strength concrete beams without stirrups","type":"paper-conference","volume":"81"},"uris":["http://www.mendeley.com/documents/?uuid=d4e116a7-749c-4ba0-b56b-90c709c9769a"]}],"mendeley":{"formattedCitation":"[24]","plainTextFormattedCitation":"[24]","previouslyFormattedCitation":"[24]"},"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24]</w:t>
            </w:r>
            <w:r w:rsidRPr="00BE2227">
              <w:rPr>
                <w:rFonts w:asciiTheme="majorBidi" w:hAnsiTheme="majorBidi" w:cstheme="majorBidi"/>
                <w:sz w:val="16"/>
                <w:szCs w:val="16"/>
              </w:rPr>
              <w:fldChar w:fldCharType="end"/>
            </w:r>
          </w:p>
        </w:tc>
        <w:tc>
          <w:tcPr>
            <w:tcW w:w="427" w:type="dxa"/>
          </w:tcPr>
          <w:p w14:paraId="6E89D0E0" w14:textId="7777777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2</w:t>
            </w:r>
          </w:p>
        </w:tc>
        <w:tc>
          <w:tcPr>
            <w:tcW w:w="990" w:type="dxa"/>
          </w:tcPr>
          <w:p w14:paraId="381F0A47" w14:textId="7777777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1.5</w:t>
            </w:r>
          </w:p>
        </w:tc>
        <w:tc>
          <w:tcPr>
            <w:tcW w:w="1080" w:type="dxa"/>
          </w:tcPr>
          <w:p w14:paraId="19DA04A9" w14:textId="7777777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23.1-79.5</w:t>
            </w:r>
          </w:p>
        </w:tc>
        <w:tc>
          <w:tcPr>
            <w:tcW w:w="1170" w:type="dxa"/>
          </w:tcPr>
          <w:p w14:paraId="5BF18A14" w14:textId="7777777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3.34</w:t>
            </w:r>
          </w:p>
        </w:tc>
        <w:tc>
          <w:tcPr>
            <w:tcW w:w="1080" w:type="dxa"/>
          </w:tcPr>
          <w:p w14:paraId="5C4B146E" w14:textId="7777777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414</w:t>
            </w:r>
          </w:p>
        </w:tc>
        <w:tc>
          <w:tcPr>
            <w:tcW w:w="833" w:type="dxa"/>
          </w:tcPr>
          <w:p w14:paraId="475BA0C5" w14:textId="7777777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0</w:t>
            </w:r>
          </w:p>
        </w:tc>
        <w:tc>
          <w:tcPr>
            <w:tcW w:w="900" w:type="dxa"/>
          </w:tcPr>
          <w:p w14:paraId="2133731F" w14:textId="5F9D6A7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0</w:t>
            </w:r>
          </w:p>
        </w:tc>
        <w:tc>
          <w:tcPr>
            <w:tcW w:w="900" w:type="dxa"/>
          </w:tcPr>
          <w:p w14:paraId="4DD41FA9" w14:textId="2D61E90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0</w:t>
            </w:r>
          </w:p>
        </w:tc>
        <w:tc>
          <w:tcPr>
            <w:tcW w:w="990" w:type="dxa"/>
          </w:tcPr>
          <w:p w14:paraId="5DCF8776" w14:textId="140A0CC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0</w:t>
            </w:r>
          </w:p>
        </w:tc>
        <w:tc>
          <w:tcPr>
            <w:tcW w:w="921" w:type="dxa"/>
          </w:tcPr>
          <w:p w14:paraId="7D8C9760" w14:textId="7777777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2.27-5.38</w:t>
            </w:r>
          </w:p>
        </w:tc>
      </w:tr>
      <w:tr w:rsidR="00107522" w:rsidRPr="00107522" w14:paraId="5C0FEAE6" w14:textId="77777777" w:rsidTr="00107522">
        <w:trPr>
          <w:trHeight w:val="20"/>
        </w:trPr>
        <w:tc>
          <w:tcPr>
            <w:tcW w:w="547" w:type="dxa"/>
          </w:tcPr>
          <w:p w14:paraId="0AC66BB5" w14:textId="7022CAF0"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10558","abstract":"Tests of 7 simply supported and I7 two-span deep beams are reported. The behavior ranged from brittle for beams without vertical web reinforcement to ductile for beams with large amounts of vertical web reinforcement. Horizontal web reinforcement had no effect on the capacity. The ACI Building Code overestimated the strength of continuous deep beams and those having horizontal shear reinforcement.","author":[{"dropping-particle":"","family":"David M. Rogowsky  and See Y. Ong","given":"James G MacGregor","non-dropping-particle":"","parse-names":false,"suffix":""}],"container-title":"ACI Journal Proceedings","id":"ITEM-1","issue":"4","issued":{"date-parts":[["0"]]},"title":"Tests of Reinforced Concrete Deep Beams","type":"article-journal","volume":"83"},"uris":["http://www.mendeley.com/documents/?uuid=13d4c3bd-8d36-4116-bbe6-bef1080dc33f"]}],"mendeley":{"formattedCitation":"[25]","plainTextFormattedCitation":"[25]","previouslyFormattedCitation":"[25]"},"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25]</w:t>
            </w:r>
            <w:r w:rsidRPr="00BE2227">
              <w:rPr>
                <w:rFonts w:asciiTheme="majorBidi" w:hAnsiTheme="majorBidi" w:cstheme="majorBidi"/>
                <w:sz w:val="16"/>
                <w:szCs w:val="16"/>
              </w:rPr>
              <w:fldChar w:fldCharType="end"/>
            </w:r>
          </w:p>
        </w:tc>
        <w:tc>
          <w:tcPr>
            <w:tcW w:w="427" w:type="dxa"/>
          </w:tcPr>
          <w:p w14:paraId="791EBFF0" w14:textId="008A0F0E"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w:t>
            </w:r>
          </w:p>
        </w:tc>
        <w:tc>
          <w:tcPr>
            <w:tcW w:w="990" w:type="dxa"/>
          </w:tcPr>
          <w:p w14:paraId="2BB65B71" w14:textId="2A5A9EF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5-1.87</w:t>
            </w:r>
          </w:p>
        </w:tc>
        <w:tc>
          <w:tcPr>
            <w:tcW w:w="1080" w:type="dxa"/>
          </w:tcPr>
          <w:p w14:paraId="0DDEBE45" w14:textId="75C1832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6.1-42.4</w:t>
            </w:r>
          </w:p>
        </w:tc>
        <w:tc>
          <w:tcPr>
            <w:tcW w:w="1170" w:type="dxa"/>
          </w:tcPr>
          <w:p w14:paraId="353603BB" w14:textId="4B8AEE3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95-1.12</w:t>
            </w:r>
          </w:p>
        </w:tc>
        <w:tc>
          <w:tcPr>
            <w:tcW w:w="1080" w:type="dxa"/>
          </w:tcPr>
          <w:p w14:paraId="7439EC48" w14:textId="640AB61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67-455</w:t>
            </w:r>
          </w:p>
        </w:tc>
        <w:tc>
          <w:tcPr>
            <w:tcW w:w="833" w:type="dxa"/>
          </w:tcPr>
          <w:p w14:paraId="6D2A6DB4" w14:textId="78434E3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0FBF93CC" w14:textId="6B72505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4395A0E5" w14:textId="3616372E"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5E4A5C56" w14:textId="7B7DA6D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65C545B4" w14:textId="042BCEF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89-3.49</w:t>
            </w:r>
          </w:p>
        </w:tc>
      </w:tr>
      <w:tr w:rsidR="00107522" w:rsidRPr="00107522" w14:paraId="2840FAC7" w14:textId="77777777" w:rsidTr="00107522">
        <w:trPr>
          <w:trHeight w:val="20"/>
        </w:trPr>
        <w:tc>
          <w:tcPr>
            <w:tcW w:w="547" w:type="dxa"/>
          </w:tcPr>
          <w:p w14:paraId="70F05338" w14:textId="46B2F962"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Lehwalter","given":"N","non-dropping-particle":"","parse-names":false,"suffix":""}],"id":"ITEM-1","issued":{"date-parts":[["1988"]]},"title":"Bearing capacity of concrete compression struts in truss-systems, exemplified by the case of short beams","type":"thesis"},"uris":["http://www.mendeley.com/documents/?uuid=7db172a9-df11-421c-9096-9f75e1b9e3ca"]}],"mendeley":{"formattedCitation":"[26]","plainTextFormattedCitation":"[26]","previouslyFormattedCitation":"[26]"},"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26]</w:t>
            </w:r>
            <w:r w:rsidRPr="00BE2227">
              <w:rPr>
                <w:rFonts w:asciiTheme="majorBidi" w:hAnsiTheme="majorBidi" w:cstheme="majorBidi"/>
                <w:sz w:val="16"/>
                <w:szCs w:val="16"/>
              </w:rPr>
              <w:fldChar w:fldCharType="end"/>
            </w:r>
          </w:p>
        </w:tc>
        <w:tc>
          <w:tcPr>
            <w:tcW w:w="427" w:type="dxa"/>
          </w:tcPr>
          <w:p w14:paraId="4EB57FDB" w14:textId="1A6BF9D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9</w:t>
            </w:r>
          </w:p>
        </w:tc>
        <w:tc>
          <w:tcPr>
            <w:tcW w:w="990" w:type="dxa"/>
          </w:tcPr>
          <w:p w14:paraId="23F6DFC8" w14:textId="660E167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5-1.5</w:t>
            </w:r>
          </w:p>
        </w:tc>
        <w:tc>
          <w:tcPr>
            <w:tcW w:w="1080" w:type="dxa"/>
          </w:tcPr>
          <w:p w14:paraId="50F3D2B9" w14:textId="785930B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5.0-20.6</w:t>
            </w:r>
          </w:p>
        </w:tc>
        <w:tc>
          <w:tcPr>
            <w:tcW w:w="1170" w:type="dxa"/>
          </w:tcPr>
          <w:p w14:paraId="34E7DF98" w14:textId="254872C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66-1.9</w:t>
            </w:r>
          </w:p>
        </w:tc>
        <w:tc>
          <w:tcPr>
            <w:tcW w:w="1080" w:type="dxa"/>
          </w:tcPr>
          <w:p w14:paraId="3E79A2A2" w14:textId="2081B86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20-420</w:t>
            </w:r>
          </w:p>
        </w:tc>
        <w:tc>
          <w:tcPr>
            <w:tcW w:w="833" w:type="dxa"/>
          </w:tcPr>
          <w:p w14:paraId="5B610794" w14:textId="16DE921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346C93BB" w14:textId="45D2E8F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446C340A" w14:textId="4682A86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06154BF0" w14:textId="50DB22C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7A0EE3AA" w14:textId="67F49E2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48-4.42</w:t>
            </w:r>
          </w:p>
        </w:tc>
      </w:tr>
      <w:tr w:rsidR="00107522" w:rsidRPr="00107522" w14:paraId="03F6E795" w14:textId="77777777" w:rsidTr="00107522">
        <w:trPr>
          <w:trHeight w:val="20"/>
        </w:trPr>
        <w:tc>
          <w:tcPr>
            <w:tcW w:w="547" w:type="dxa"/>
          </w:tcPr>
          <w:p w14:paraId="33C9889B" w14:textId="4B10202B"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139/l00-008","abstract":" Results are presented from 23 shear tests on 1-m deep specimens made of low-strength concrete and tested with shear span-to-effective depth ratios between 1.4 and 2.4 to obtain information that is relevant to the one-way shear strength of footings. Based on these results and other test results from the literature, an amendment is proposed to the 1994 Canadian concrete code one-way shear strength provisions for members without stirrups. In order to account for the beneficial effects of strut-action in deep members such as footings, it is proposed that the reduction in shear strength due to size not be applied to sections located less than 2d from the face of a support or concentrated load when the applied shear introduces compression into the member. The strut-and-tie provisions in the Canadian code, which has stress limits to prevent concrete compression failures, normally should be used to design deep members, but should not be used to design members without minimum stirrups. The proposed revision eliminates the unnecessary increase in footing depths that is needed to meet the one-way shear strength requirements of the 1994 Canadian concrete code.Key words: building codes, footings, reinforced concrete, shear strength, structural design, tests. ","author":[{"dropping-particle":"","family":"Adebar","given":"Perry","non-dropping-particle":"","parse-names":false,"suffix":""}],"container-title":"Canadian Journal of Civil Engineering","id":"ITEM-1","issue":"3","issued":{"date-parts":[["2000"]]},"page":"553-562","title":"One-way shear strength of large footings","type":"article-journal","volume":"27"},"uris":["http://www.mendeley.com/documents/?uuid=231896c7-c063-4297-ac6b-ffe8ff6913d5"]}],"mendeley":{"formattedCitation":"[27]","plainTextFormattedCitation":"[27]","previouslyFormattedCitation":"[27]"},"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27]</w:t>
            </w:r>
            <w:r w:rsidRPr="00BE2227">
              <w:rPr>
                <w:rFonts w:asciiTheme="majorBidi" w:hAnsiTheme="majorBidi" w:cstheme="majorBidi"/>
                <w:sz w:val="16"/>
                <w:szCs w:val="16"/>
              </w:rPr>
              <w:fldChar w:fldCharType="end"/>
            </w:r>
          </w:p>
        </w:tc>
        <w:tc>
          <w:tcPr>
            <w:tcW w:w="427" w:type="dxa"/>
          </w:tcPr>
          <w:p w14:paraId="558A6299" w14:textId="5BD6D81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w:t>
            </w:r>
          </w:p>
        </w:tc>
        <w:tc>
          <w:tcPr>
            <w:tcW w:w="990" w:type="dxa"/>
          </w:tcPr>
          <w:p w14:paraId="38F55B94" w14:textId="35DB0F9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43-2.0</w:t>
            </w:r>
          </w:p>
        </w:tc>
        <w:tc>
          <w:tcPr>
            <w:tcW w:w="1080" w:type="dxa"/>
          </w:tcPr>
          <w:p w14:paraId="37C707FF" w14:textId="1CDA89C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9.5-20.3</w:t>
            </w:r>
          </w:p>
        </w:tc>
        <w:tc>
          <w:tcPr>
            <w:tcW w:w="1170" w:type="dxa"/>
          </w:tcPr>
          <w:p w14:paraId="698A8332" w14:textId="64C9281E"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84-1.75</w:t>
            </w:r>
          </w:p>
        </w:tc>
        <w:tc>
          <w:tcPr>
            <w:tcW w:w="1080" w:type="dxa"/>
          </w:tcPr>
          <w:p w14:paraId="01D812E6" w14:textId="0345DE9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50-550</w:t>
            </w:r>
          </w:p>
        </w:tc>
        <w:tc>
          <w:tcPr>
            <w:tcW w:w="833" w:type="dxa"/>
          </w:tcPr>
          <w:p w14:paraId="5959AD16" w14:textId="5A4A118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6052134A" w14:textId="0FCF2F6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47BAD6BF" w14:textId="5FB7C28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65CD478F" w14:textId="21AA0A80"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0F3F218D" w14:textId="2714859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21-1.5</w:t>
            </w:r>
          </w:p>
        </w:tc>
      </w:tr>
      <w:tr w:rsidR="00107522" w:rsidRPr="00107522" w14:paraId="46D67FCB" w14:textId="77777777" w:rsidTr="00107522">
        <w:trPr>
          <w:trHeight w:val="20"/>
        </w:trPr>
        <w:tc>
          <w:tcPr>
            <w:tcW w:w="547" w:type="dxa"/>
          </w:tcPr>
          <w:p w14:paraId="321EEBF0" w14:textId="21475029"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LERTSRISAKULRAT","given":"Torsak","non-dropping-particle":"","parse-names":false,"suffix":""}],"container-title":"</w:instrText>
            </w:r>
            <w:r w:rsidR="00C26F61">
              <w:rPr>
                <w:rFonts w:ascii="MS Gothic" w:eastAsia="MS Gothic" w:hAnsi="MS Gothic" w:cs="MS Gothic" w:hint="eastAsia"/>
                <w:sz w:val="16"/>
                <w:szCs w:val="16"/>
              </w:rPr>
              <w:instrText>コンクリート工学年次論文集</w:instrText>
            </w:r>
            <w:r w:rsidR="00C26F61">
              <w:rPr>
                <w:rFonts w:asciiTheme="majorBidi" w:hAnsiTheme="majorBidi" w:cstheme="majorBidi"/>
                <w:sz w:val="16"/>
                <w:szCs w:val="16"/>
              </w:rPr>
              <w:instrText>","id":"ITEM-1","issue":"3","issued":{"date-parts":[["2001"]]},"page":"97-102","publisher":"</w:instrText>
            </w:r>
            <w:r w:rsidR="00C26F61">
              <w:rPr>
                <w:rFonts w:ascii="MS Gothic" w:eastAsia="MS Gothic" w:hAnsi="MS Gothic" w:cs="MS Gothic" w:hint="eastAsia"/>
                <w:sz w:val="16"/>
                <w:szCs w:val="16"/>
              </w:rPr>
              <w:instrText>日本コンクリート工学協会</w:instrText>
            </w:r>
            <w:r w:rsidR="00C26F61">
              <w:rPr>
                <w:rFonts w:asciiTheme="majorBidi" w:hAnsiTheme="majorBidi" w:cstheme="majorBidi"/>
                <w:sz w:val="16"/>
                <w:szCs w:val="16"/>
              </w:rPr>
              <w:instrText>","title":"Concept of Concrete Compressive Fracture Energy in RC Deep Beams without Transverse Reinforcement","type":"article-journal","volume":"23"},"uris":["http://www.mendeley.com/documents/?uuid=3a7c3d6d-09a7-4fee-8dd3-7187648a8d4a"]}],"mendeley":{"formattedCitation":"[28]","plainTextFormattedCitation":"[28]","previouslyFormattedCitation":"[28]"},"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28]</w:t>
            </w:r>
            <w:r w:rsidRPr="00BE2227">
              <w:rPr>
                <w:rFonts w:asciiTheme="majorBidi" w:hAnsiTheme="majorBidi" w:cstheme="majorBidi"/>
                <w:sz w:val="16"/>
                <w:szCs w:val="16"/>
              </w:rPr>
              <w:fldChar w:fldCharType="end"/>
            </w:r>
          </w:p>
        </w:tc>
        <w:tc>
          <w:tcPr>
            <w:tcW w:w="427" w:type="dxa"/>
          </w:tcPr>
          <w:p w14:paraId="674E217D" w14:textId="3046854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w:t>
            </w:r>
          </w:p>
        </w:tc>
        <w:tc>
          <w:tcPr>
            <w:tcW w:w="990" w:type="dxa"/>
          </w:tcPr>
          <w:p w14:paraId="3B67A74E" w14:textId="2E4D1E7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1.0</w:t>
            </w:r>
          </w:p>
        </w:tc>
        <w:tc>
          <w:tcPr>
            <w:tcW w:w="1080" w:type="dxa"/>
          </w:tcPr>
          <w:p w14:paraId="128A2E96" w14:textId="1F79D6A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5.5-40.8</w:t>
            </w:r>
          </w:p>
        </w:tc>
        <w:tc>
          <w:tcPr>
            <w:tcW w:w="1170" w:type="dxa"/>
          </w:tcPr>
          <w:p w14:paraId="5A29DC66" w14:textId="616C5EC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69-1.91</w:t>
            </w:r>
          </w:p>
        </w:tc>
        <w:tc>
          <w:tcPr>
            <w:tcW w:w="1080" w:type="dxa"/>
          </w:tcPr>
          <w:p w14:paraId="12F91FD5" w14:textId="516A9B0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04-1026</w:t>
            </w:r>
          </w:p>
        </w:tc>
        <w:tc>
          <w:tcPr>
            <w:tcW w:w="833" w:type="dxa"/>
          </w:tcPr>
          <w:p w14:paraId="7A46DBA2" w14:textId="7D08737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0B64CAF8" w14:textId="6E09600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34CB3BF9" w14:textId="05AB3CE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73C89BEA" w14:textId="24329B6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721265C1" w14:textId="2C6F12B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23-5.71</w:t>
            </w:r>
          </w:p>
        </w:tc>
      </w:tr>
      <w:tr w:rsidR="00107522" w:rsidRPr="00107522" w14:paraId="5528099B" w14:textId="77777777" w:rsidTr="00107522">
        <w:trPr>
          <w:trHeight w:val="20"/>
        </w:trPr>
        <w:tc>
          <w:tcPr>
            <w:tcW w:w="547" w:type="dxa"/>
          </w:tcPr>
          <w:p w14:paraId="2DF17121" w14:textId="5805E76D"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Yang","given":"Keun-Hyeok","non-dropping-particle":"","parse-names":false,"suffix":""},{"dropping-particle":"","family":"Chung","given":"Heon-Soo","non-dropping-particle":"","parse-names":false,"suffix":""},{"dropping-particle":"","family":"Lee","given":"Eun-Taik","non-dropping-particle":"","parse-names":false,"suffix":""},{"dropping-particle":"","family":"Eun","given":"Hee-Chang","non-dropping-particle":"","parse-names":false,"suffix":""}],"container-title":"Engineering structures","id":"ITEM-1","issue":"10","issued":{"date-parts":[["2003"]]},"page":"1343-1352","publisher":"Elsevier","title":"Shear characteristics of high-strength concrete deep beams without shear reinforcements","type":"article-journal","volume":"25"},"uris":["http://www.mendeley.com/documents/?uuid=cd530241-301d-4eb7-ab4a-66bc01593487"]}],"mendeley":{"formattedCitation":"[29]","plainTextFormattedCitation":"[29]","previouslyFormattedCitation":"[29]"},"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29]</w:t>
            </w:r>
            <w:r w:rsidRPr="00BE2227">
              <w:rPr>
                <w:rFonts w:asciiTheme="majorBidi" w:hAnsiTheme="majorBidi" w:cstheme="majorBidi"/>
                <w:sz w:val="16"/>
                <w:szCs w:val="16"/>
              </w:rPr>
              <w:fldChar w:fldCharType="end"/>
            </w:r>
          </w:p>
        </w:tc>
        <w:tc>
          <w:tcPr>
            <w:tcW w:w="427" w:type="dxa"/>
          </w:tcPr>
          <w:p w14:paraId="228DC56C" w14:textId="20F15DF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9</w:t>
            </w:r>
          </w:p>
        </w:tc>
        <w:tc>
          <w:tcPr>
            <w:tcW w:w="990" w:type="dxa"/>
          </w:tcPr>
          <w:p w14:paraId="33DB902F" w14:textId="2F4535D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53-1.13</w:t>
            </w:r>
          </w:p>
        </w:tc>
        <w:tc>
          <w:tcPr>
            <w:tcW w:w="1080" w:type="dxa"/>
          </w:tcPr>
          <w:p w14:paraId="09372DA6" w14:textId="607B9F1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1.0-79.0</w:t>
            </w:r>
          </w:p>
        </w:tc>
        <w:tc>
          <w:tcPr>
            <w:tcW w:w="1170" w:type="dxa"/>
          </w:tcPr>
          <w:p w14:paraId="24DEF33A" w14:textId="1270026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9-1.0</w:t>
            </w:r>
          </w:p>
        </w:tc>
        <w:tc>
          <w:tcPr>
            <w:tcW w:w="1080" w:type="dxa"/>
          </w:tcPr>
          <w:p w14:paraId="1825BB35" w14:textId="4BB3D0C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08-408</w:t>
            </w:r>
          </w:p>
        </w:tc>
        <w:tc>
          <w:tcPr>
            <w:tcW w:w="833" w:type="dxa"/>
          </w:tcPr>
          <w:p w14:paraId="7A8BB080" w14:textId="5B746BA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5BFF0CF1" w14:textId="6CBFBB0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62A06FDC" w14:textId="3AFE354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3FF043DB" w14:textId="06EA489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7F6808D7" w14:textId="3AC80CF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27-11.45</w:t>
            </w:r>
          </w:p>
        </w:tc>
      </w:tr>
      <w:tr w:rsidR="00107522" w:rsidRPr="00107522" w14:paraId="0E03FDFC" w14:textId="77777777" w:rsidTr="00107522">
        <w:trPr>
          <w:trHeight w:val="20"/>
        </w:trPr>
        <w:tc>
          <w:tcPr>
            <w:tcW w:w="547" w:type="dxa"/>
          </w:tcPr>
          <w:p w14:paraId="7C054F8E" w14:textId="2D9029ED"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Tan","given":"K H","non-dropping-particle":"","parse-names":false,"suffix":""},{"dropping-particle":"","family":"Cheng","given":"G H","non-dropping-particle":"","parse-names":false,"suffix":""},{"dropping-particle":"","family":"Cheong","given":"H K","non-dropping-particle":"","parse-names":false,"suffix":""}],"container-title":"Magazine of Concrete Research","id":"ITEM-1","issue":"8","issued":{"date-parts":[["2005"]]},"page":"497-509","publisher":"Thomas Telford Ltd","title":"Size effect in shear strength of large beams—Behaviour and finite element modelling","type":"article-journal","volume":"57"},"uris":["http://www.mendeley.com/documents/?uuid=ffa3a790-2cfd-4490-b64f-f3846af852e0"]}],"mendeley":{"formattedCitation":"[30]","plainTextFormattedCitation":"[30]","previouslyFormattedCitation":"[30]"},"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30]</w:t>
            </w:r>
            <w:r w:rsidRPr="00BE2227">
              <w:rPr>
                <w:rFonts w:asciiTheme="majorBidi" w:hAnsiTheme="majorBidi" w:cstheme="majorBidi"/>
                <w:sz w:val="16"/>
                <w:szCs w:val="16"/>
              </w:rPr>
              <w:fldChar w:fldCharType="end"/>
            </w:r>
          </w:p>
        </w:tc>
        <w:tc>
          <w:tcPr>
            <w:tcW w:w="427" w:type="dxa"/>
          </w:tcPr>
          <w:p w14:paraId="72C9E907" w14:textId="06267F3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w:t>
            </w:r>
          </w:p>
        </w:tc>
        <w:tc>
          <w:tcPr>
            <w:tcW w:w="990" w:type="dxa"/>
          </w:tcPr>
          <w:p w14:paraId="46FDA7DB" w14:textId="06139F0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68-1.7</w:t>
            </w:r>
          </w:p>
        </w:tc>
        <w:tc>
          <w:tcPr>
            <w:tcW w:w="1080" w:type="dxa"/>
          </w:tcPr>
          <w:p w14:paraId="0C1D4F35" w14:textId="75E8620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9.4-44.1</w:t>
            </w:r>
          </w:p>
        </w:tc>
        <w:tc>
          <w:tcPr>
            <w:tcW w:w="1170" w:type="dxa"/>
          </w:tcPr>
          <w:p w14:paraId="5B746524" w14:textId="2C58108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6-2.6</w:t>
            </w:r>
          </w:p>
        </w:tc>
        <w:tc>
          <w:tcPr>
            <w:tcW w:w="1080" w:type="dxa"/>
          </w:tcPr>
          <w:p w14:paraId="1B58FB75" w14:textId="40BBBA40"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620-620</w:t>
            </w:r>
          </w:p>
        </w:tc>
        <w:tc>
          <w:tcPr>
            <w:tcW w:w="833" w:type="dxa"/>
          </w:tcPr>
          <w:p w14:paraId="3FB38821" w14:textId="4F4203A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657A1E8C" w14:textId="5496CAE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18F2C26B" w14:textId="7C97749E"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34194961" w14:textId="4AEA71F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4920E528" w14:textId="184FFAC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92-4.86</w:t>
            </w:r>
          </w:p>
        </w:tc>
      </w:tr>
      <w:tr w:rsidR="00107522" w:rsidRPr="00107522" w14:paraId="07771773" w14:textId="77777777" w:rsidTr="00107522">
        <w:trPr>
          <w:trHeight w:val="20"/>
        </w:trPr>
        <w:tc>
          <w:tcPr>
            <w:tcW w:w="547" w:type="dxa"/>
          </w:tcPr>
          <w:p w14:paraId="4A3366D7" w14:textId="58D638A3"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Seliem","given":"H","non-dropping-particle":"","parse-names":false,"suffix":""},{"dropping-particle":"","family":"Hosny","given":"A","non-dropping-particle":"","parse-names":false,"suffix":""},{"dropping-particle":"","family":"Dwairi","given":"H","non-dropping-particle":"","parse-names":false,"suffix":""},{"dropping-particle":"","family":"Rizkalla","given":"S","non-dropping-particle":"","parse-names":false,"suffix":""}],"container-title":"NC State University Final Report, Project No. IS-06-08","id":"ITEM-1","issued":{"date-parts":[["2006"]]},"title":"Shear behavior of concrete beams reinforced with MMFX steel without web reinforcement","type":"article-journal"},"uris":["http://www.mendeley.com/documents/?uuid=cc74eed7-b2f6-45ac-8443-664c7a62385e"]}],"mendeley":{"formattedCitation":"[31]","plainTextFormattedCitation":"[31]","previouslyFormattedCitation":"[31]"},"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31]</w:t>
            </w:r>
            <w:r w:rsidRPr="00BE2227">
              <w:rPr>
                <w:rFonts w:asciiTheme="majorBidi" w:hAnsiTheme="majorBidi" w:cstheme="majorBidi"/>
                <w:sz w:val="16"/>
                <w:szCs w:val="16"/>
              </w:rPr>
              <w:fldChar w:fldCharType="end"/>
            </w:r>
          </w:p>
        </w:tc>
        <w:tc>
          <w:tcPr>
            <w:tcW w:w="427" w:type="dxa"/>
          </w:tcPr>
          <w:p w14:paraId="30FD2C16" w14:textId="2D2EFFF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w:t>
            </w:r>
          </w:p>
        </w:tc>
        <w:tc>
          <w:tcPr>
            <w:tcW w:w="990" w:type="dxa"/>
          </w:tcPr>
          <w:p w14:paraId="7B9103A2" w14:textId="4EDB625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93-1.93</w:t>
            </w:r>
          </w:p>
        </w:tc>
        <w:tc>
          <w:tcPr>
            <w:tcW w:w="1080" w:type="dxa"/>
          </w:tcPr>
          <w:p w14:paraId="05454E2C" w14:textId="677EC5C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8.0-51.0</w:t>
            </w:r>
          </w:p>
        </w:tc>
        <w:tc>
          <w:tcPr>
            <w:tcW w:w="1170" w:type="dxa"/>
          </w:tcPr>
          <w:p w14:paraId="4ED4AC40" w14:textId="3336E4B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44-0.72</w:t>
            </w:r>
          </w:p>
        </w:tc>
        <w:tc>
          <w:tcPr>
            <w:tcW w:w="1080" w:type="dxa"/>
          </w:tcPr>
          <w:p w14:paraId="4FE0EAEA" w14:textId="2A1B4E9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68-865</w:t>
            </w:r>
          </w:p>
        </w:tc>
        <w:tc>
          <w:tcPr>
            <w:tcW w:w="833" w:type="dxa"/>
          </w:tcPr>
          <w:p w14:paraId="02A100C8" w14:textId="5F52156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75A7B01A" w14:textId="0426EB1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3D1BBF2C" w14:textId="19C1068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6C81D0C6" w14:textId="2888483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4B333B4F" w14:textId="5097E81D"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64-1.87</w:t>
            </w:r>
          </w:p>
        </w:tc>
      </w:tr>
      <w:tr w:rsidR="00107522" w:rsidRPr="00107522" w14:paraId="2A40F0F9" w14:textId="77777777" w:rsidTr="00107522">
        <w:trPr>
          <w:trHeight w:val="20"/>
        </w:trPr>
        <w:tc>
          <w:tcPr>
            <w:tcW w:w="547" w:type="dxa"/>
          </w:tcPr>
          <w:p w14:paraId="07FB50D8" w14:textId="4320CB60" w:rsidR="00107522" w:rsidRPr="00BE2227" w:rsidRDefault="00107522" w:rsidP="00107522">
            <w:pPr>
              <w:autoSpaceDE w:val="0"/>
              <w:autoSpaceDN w:val="0"/>
              <w:adjustRightInd w:val="0"/>
              <w:spacing w:after="0" w:line="240" w:lineRule="auto"/>
              <w:rPr>
                <w:rFonts w:asciiTheme="majorBidi" w:hAnsiTheme="majorBidi" w:cstheme="majorBidi"/>
                <w:color w:val="000000"/>
                <w:kern w:val="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Thorenfeldt","given":"Erik","non-dropping-particle":"","parse-names":false,"suffix":""},{"dropping-particle":"","family":"Drangsholt","given":"Geir","non-dropping-particle":"","parse-names":false,"suffix":""}],"container-title":"Special Publication","id":"ITEM-1","issued":{"date-parts":[["1990"]]},"page":"129-154","title":"Shear capacity of reinforced high-strength concrete beams","type":"article-journal","volume":"121"},"uris":["http://www.mendeley.com/documents/?uuid=3a65e9ed-bdb4-442b-b9b0-eb8aeedf2c96"]}],"mendeley":{"formattedCitation":"[32]","plainTextFormattedCitation":"[32]","previouslyFormattedCitation":"[32]"},"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32]</w:t>
            </w:r>
            <w:r w:rsidRPr="00BE2227">
              <w:rPr>
                <w:rFonts w:asciiTheme="majorBidi" w:hAnsiTheme="majorBidi" w:cstheme="majorBidi"/>
                <w:sz w:val="16"/>
                <w:szCs w:val="16"/>
              </w:rPr>
              <w:fldChar w:fldCharType="end"/>
            </w:r>
          </w:p>
        </w:tc>
        <w:tc>
          <w:tcPr>
            <w:tcW w:w="427" w:type="dxa"/>
          </w:tcPr>
          <w:p w14:paraId="4F591AE7" w14:textId="15606CB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w:t>
            </w:r>
          </w:p>
        </w:tc>
        <w:tc>
          <w:tcPr>
            <w:tcW w:w="990" w:type="dxa"/>
          </w:tcPr>
          <w:p w14:paraId="2869DEBF" w14:textId="7C92B7D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3-2.3</w:t>
            </w:r>
          </w:p>
        </w:tc>
        <w:tc>
          <w:tcPr>
            <w:tcW w:w="1080" w:type="dxa"/>
          </w:tcPr>
          <w:p w14:paraId="0092FC2A" w14:textId="745D815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4.0-98.0</w:t>
            </w:r>
          </w:p>
        </w:tc>
        <w:tc>
          <w:tcPr>
            <w:tcW w:w="1170" w:type="dxa"/>
          </w:tcPr>
          <w:p w14:paraId="21E08245" w14:textId="7134B7D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82-3.24</w:t>
            </w:r>
          </w:p>
        </w:tc>
        <w:tc>
          <w:tcPr>
            <w:tcW w:w="1080" w:type="dxa"/>
          </w:tcPr>
          <w:p w14:paraId="3CF24E96" w14:textId="0A9929E4"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00-500</w:t>
            </w:r>
          </w:p>
        </w:tc>
        <w:tc>
          <w:tcPr>
            <w:tcW w:w="833" w:type="dxa"/>
          </w:tcPr>
          <w:p w14:paraId="36BD9457" w14:textId="17F84AD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21F0A679" w14:textId="319FA8F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282F33C5" w14:textId="1F108090"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35E1CECE" w14:textId="171DCEF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32C77E31" w14:textId="15F08C1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87-4.74</w:t>
            </w:r>
          </w:p>
        </w:tc>
      </w:tr>
      <w:tr w:rsidR="00296843" w:rsidRPr="00107522" w14:paraId="15E534B7" w14:textId="77777777" w:rsidTr="00107522">
        <w:trPr>
          <w:trHeight w:val="20"/>
        </w:trPr>
        <w:tc>
          <w:tcPr>
            <w:tcW w:w="547" w:type="dxa"/>
          </w:tcPr>
          <w:p w14:paraId="7BDBE2AD" w14:textId="33116644" w:rsidR="00296843" w:rsidRPr="00BE2227" w:rsidRDefault="005B58AB"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12123","abstract":"In this paper, results from the monotonic testing of four reinforced concrete deep beams are presented. The behavior of the deep beams is described in terms of cracking pattern, load-versus-deflection response, failure mode, and strains in steel reinforcement and concrete. Despite different failure modes, the failure loads and corresponding ultimate deflections were similar in all four specimens. Yielding of both longitudinal and transverse reinforcement occurred prior to failure. Based on the test results, the shear design procedures contained in the ACI 318-99 Code and Appendix A of the ACI 318-02 Code were evaluated. Both design procedures yielded conservative predictions of the shear strength of the single-span deep beams.","author":[{"dropping-particle":"","family":"Gerardo Aguilar  Gustavo J. Parra-Montesinos, Julio A. Ramirez, and James K. Wight","given":"Adolfo B Matamoros","non-dropping-particle":"","parse-names":false,"suffix":""}],"container-title":"ACI Structural Journal","id":"ITEM-1","issue":"4","issued":{"date-parts":[["0"]]},"title":"Experimental Evaluation of Design Procedures for Shear Strength of Deep Reinforced Concrete Beams","type":"article-journal","volume":"99"},"uris":["http://www.mendeley.com/documents/?uuid=bab59690-3b1a-4124-8556-0a0d00f125b7"]}],"mendeley":{"formattedCitation":"[33]","plainTextFormattedCitation":"[33]","previouslyFormattedCitation":"[33]"},"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33]</w:t>
            </w:r>
            <w:r w:rsidRPr="00BE2227">
              <w:rPr>
                <w:rFonts w:asciiTheme="majorBidi" w:hAnsiTheme="majorBidi" w:cstheme="majorBidi"/>
                <w:sz w:val="16"/>
                <w:szCs w:val="16"/>
              </w:rPr>
              <w:fldChar w:fldCharType="end"/>
            </w:r>
          </w:p>
        </w:tc>
        <w:tc>
          <w:tcPr>
            <w:tcW w:w="427" w:type="dxa"/>
          </w:tcPr>
          <w:p w14:paraId="3D940600" w14:textId="2954B85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w:t>
            </w:r>
          </w:p>
        </w:tc>
        <w:tc>
          <w:tcPr>
            <w:tcW w:w="990" w:type="dxa"/>
          </w:tcPr>
          <w:p w14:paraId="72B71147" w14:textId="3FE54C2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14-1.27</w:t>
            </w:r>
          </w:p>
        </w:tc>
        <w:tc>
          <w:tcPr>
            <w:tcW w:w="1080" w:type="dxa"/>
          </w:tcPr>
          <w:p w14:paraId="741EC47B" w14:textId="39A8673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8.0-32.0</w:t>
            </w:r>
          </w:p>
        </w:tc>
        <w:tc>
          <w:tcPr>
            <w:tcW w:w="1170" w:type="dxa"/>
          </w:tcPr>
          <w:p w14:paraId="5B648DE8" w14:textId="63D407F0"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1.25-1.4</w:t>
            </w:r>
          </w:p>
        </w:tc>
        <w:tc>
          <w:tcPr>
            <w:tcW w:w="1080" w:type="dxa"/>
          </w:tcPr>
          <w:p w14:paraId="3BA4D46C" w14:textId="5FE9F967"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20-420</w:t>
            </w:r>
          </w:p>
        </w:tc>
        <w:tc>
          <w:tcPr>
            <w:tcW w:w="833" w:type="dxa"/>
          </w:tcPr>
          <w:p w14:paraId="3D761697" w14:textId="79DF3A1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1-0.31</w:t>
            </w:r>
          </w:p>
        </w:tc>
        <w:tc>
          <w:tcPr>
            <w:tcW w:w="900" w:type="dxa"/>
          </w:tcPr>
          <w:p w14:paraId="764D7326" w14:textId="2923456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50-450</w:t>
            </w:r>
          </w:p>
        </w:tc>
        <w:tc>
          <w:tcPr>
            <w:tcW w:w="900" w:type="dxa"/>
          </w:tcPr>
          <w:p w14:paraId="14475FE9" w14:textId="716F1CD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35</w:t>
            </w:r>
          </w:p>
        </w:tc>
        <w:tc>
          <w:tcPr>
            <w:tcW w:w="990" w:type="dxa"/>
          </w:tcPr>
          <w:p w14:paraId="11371EBA" w14:textId="5978196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50-450</w:t>
            </w:r>
          </w:p>
        </w:tc>
        <w:tc>
          <w:tcPr>
            <w:tcW w:w="921" w:type="dxa"/>
          </w:tcPr>
          <w:p w14:paraId="0AA27813" w14:textId="4C04948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06-4.86</w:t>
            </w:r>
          </w:p>
        </w:tc>
      </w:tr>
      <w:tr w:rsidR="00296843" w:rsidRPr="00107522" w14:paraId="183410B2" w14:textId="77777777" w:rsidTr="00107522">
        <w:trPr>
          <w:trHeight w:val="20"/>
        </w:trPr>
        <w:tc>
          <w:tcPr>
            <w:tcW w:w="547" w:type="dxa"/>
          </w:tcPr>
          <w:p w14:paraId="3CD720B1" w14:textId="298AA1B1" w:rsidR="00296843" w:rsidRPr="00BE2227" w:rsidRDefault="005B58AB"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Amornpinyo","given":"P","non-dropping-particle":"","parse-names":false,"suffix":""}],"id":"ITEM-1","issued":{"date-parts":[["2010"]]},"publisher":"Khon Kaen University","title":"Influence of horizontal to vertical reinforcement ratio on behavior of reinforced concrete deep beams designed by strut–and–tie method","type":"thesis"},"uris":["http://www.mendeley.com/documents/?uuid=e6201885-e1b3-4dd2-b131-e9c35c399315"]}],"mendeley":{"formattedCitation":"[34]","plainTextFormattedCitation":"[34]","previouslyFormattedCitation":"[34]"},"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34]</w:t>
            </w:r>
            <w:r w:rsidRPr="00BE2227">
              <w:rPr>
                <w:rFonts w:asciiTheme="majorBidi" w:hAnsiTheme="majorBidi" w:cstheme="majorBidi"/>
                <w:sz w:val="16"/>
                <w:szCs w:val="16"/>
              </w:rPr>
              <w:fldChar w:fldCharType="end"/>
            </w:r>
          </w:p>
        </w:tc>
        <w:tc>
          <w:tcPr>
            <w:tcW w:w="427" w:type="dxa"/>
          </w:tcPr>
          <w:p w14:paraId="240DF50D" w14:textId="7C600A3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6</w:t>
            </w:r>
          </w:p>
        </w:tc>
        <w:tc>
          <w:tcPr>
            <w:tcW w:w="990" w:type="dxa"/>
          </w:tcPr>
          <w:p w14:paraId="467EC9E4" w14:textId="78960959"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5-2.0</w:t>
            </w:r>
          </w:p>
        </w:tc>
        <w:tc>
          <w:tcPr>
            <w:tcW w:w="1080" w:type="dxa"/>
          </w:tcPr>
          <w:p w14:paraId="09140553" w14:textId="074A38B0"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2.0-24.0</w:t>
            </w:r>
          </w:p>
        </w:tc>
        <w:tc>
          <w:tcPr>
            <w:tcW w:w="1170" w:type="dxa"/>
          </w:tcPr>
          <w:p w14:paraId="601CFE4B" w14:textId="128AAA00"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0.54-0.54</w:t>
            </w:r>
          </w:p>
        </w:tc>
        <w:tc>
          <w:tcPr>
            <w:tcW w:w="1080" w:type="dxa"/>
          </w:tcPr>
          <w:p w14:paraId="5354657A" w14:textId="17C3631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41-441</w:t>
            </w:r>
          </w:p>
        </w:tc>
        <w:tc>
          <w:tcPr>
            <w:tcW w:w="833" w:type="dxa"/>
          </w:tcPr>
          <w:p w14:paraId="67C5D82D" w14:textId="7EF5AC5D"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11-0.33</w:t>
            </w:r>
          </w:p>
        </w:tc>
        <w:tc>
          <w:tcPr>
            <w:tcW w:w="900" w:type="dxa"/>
          </w:tcPr>
          <w:p w14:paraId="2C0334E7" w14:textId="53B4F8E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20-420</w:t>
            </w:r>
          </w:p>
        </w:tc>
        <w:tc>
          <w:tcPr>
            <w:tcW w:w="900" w:type="dxa"/>
          </w:tcPr>
          <w:p w14:paraId="121153BE" w14:textId="7C0319F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11-0.33</w:t>
            </w:r>
          </w:p>
        </w:tc>
        <w:tc>
          <w:tcPr>
            <w:tcW w:w="990" w:type="dxa"/>
          </w:tcPr>
          <w:p w14:paraId="3DC660FD" w14:textId="4F6569A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20-420</w:t>
            </w:r>
          </w:p>
        </w:tc>
        <w:tc>
          <w:tcPr>
            <w:tcW w:w="921" w:type="dxa"/>
          </w:tcPr>
          <w:p w14:paraId="7E838FE4" w14:textId="0FA3A01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98-3.11</w:t>
            </w:r>
          </w:p>
        </w:tc>
      </w:tr>
      <w:tr w:rsidR="00296843" w:rsidRPr="00107522" w14:paraId="2F028D18" w14:textId="77777777" w:rsidTr="00107522">
        <w:trPr>
          <w:trHeight w:val="20"/>
        </w:trPr>
        <w:tc>
          <w:tcPr>
            <w:tcW w:w="547" w:type="dxa"/>
          </w:tcPr>
          <w:p w14:paraId="1F0B5212" w14:textId="194F164B" w:rsidR="00296843" w:rsidRPr="00BE2227" w:rsidRDefault="005B58AB"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Arabzadeh","given":"A","non-dropping-particle":"","parse-names":false,"suffix":""},{"dropping-particle":"","family":"Aghayari","given":"Reza","non-dropping-particle":"","parse-names":false,"suffix":""},{"dropping-particle":"","family":"Rahai","given":"Ali","non-dropping-particle":"","parse-names":false,"suffix":""}],"container-title":"International Journal of Civil Engineering","id":"ITEM-1","issued":{"date-parts":[["2011"]]},"page":"207-214","title":"Investigation of experimental and analytical shear strength of reinforced concrete deep beams","type":"article-journal","volume":"9"},"uris":["http://www.mendeley.com/documents/?uuid=f3ba36cc-1dbc-4d6a-8bf2-7b0af2cad732"]}],"mendeley":{"formattedCitation":"[35]","plainTextFormattedCitation":"[35]","previouslyFormattedCitation":"[35]"},"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35]</w:t>
            </w:r>
            <w:r w:rsidRPr="00BE2227">
              <w:rPr>
                <w:rFonts w:asciiTheme="majorBidi" w:hAnsiTheme="majorBidi" w:cstheme="majorBidi"/>
                <w:sz w:val="16"/>
                <w:szCs w:val="16"/>
              </w:rPr>
              <w:fldChar w:fldCharType="end"/>
            </w:r>
          </w:p>
        </w:tc>
        <w:tc>
          <w:tcPr>
            <w:tcW w:w="427" w:type="dxa"/>
          </w:tcPr>
          <w:p w14:paraId="10582CA5" w14:textId="1A70E92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3</w:t>
            </w:r>
          </w:p>
        </w:tc>
        <w:tc>
          <w:tcPr>
            <w:tcW w:w="990" w:type="dxa"/>
          </w:tcPr>
          <w:p w14:paraId="21B580F2" w14:textId="47E842C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8-1.08</w:t>
            </w:r>
          </w:p>
        </w:tc>
        <w:tc>
          <w:tcPr>
            <w:tcW w:w="1080" w:type="dxa"/>
          </w:tcPr>
          <w:p w14:paraId="4B2096EF" w14:textId="5E3805A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8.0-65.0</w:t>
            </w:r>
          </w:p>
        </w:tc>
        <w:tc>
          <w:tcPr>
            <w:tcW w:w="1170" w:type="dxa"/>
          </w:tcPr>
          <w:p w14:paraId="3C4B328E" w14:textId="5696BF20"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1.32-1.66</w:t>
            </w:r>
          </w:p>
        </w:tc>
        <w:tc>
          <w:tcPr>
            <w:tcW w:w="1080" w:type="dxa"/>
          </w:tcPr>
          <w:p w14:paraId="2BDF425C" w14:textId="5A166FDD"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85-585</w:t>
            </w:r>
          </w:p>
        </w:tc>
        <w:tc>
          <w:tcPr>
            <w:tcW w:w="833" w:type="dxa"/>
          </w:tcPr>
          <w:p w14:paraId="2F0195EB" w14:textId="6B5B4E5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82</w:t>
            </w:r>
          </w:p>
        </w:tc>
        <w:tc>
          <w:tcPr>
            <w:tcW w:w="900" w:type="dxa"/>
          </w:tcPr>
          <w:p w14:paraId="6AE131AF" w14:textId="2177893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97-397</w:t>
            </w:r>
          </w:p>
        </w:tc>
        <w:tc>
          <w:tcPr>
            <w:tcW w:w="900" w:type="dxa"/>
          </w:tcPr>
          <w:p w14:paraId="5C3BF431" w14:textId="39ADA56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4</w:t>
            </w:r>
          </w:p>
        </w:tc>
        <w:tc>
          <w:tcPr>
            <w:tcW w:w="990" w:type="dxa"/>
          </w:tcPr>
          <w:p w14:paraId="0313F21E" w14:textId="52491919"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97-397</w:t>
            </w:r>
          </w:p>
        </w:tc>
        <w:tc>
          <w:tcPr>
            <w:tcW w:w="921" w:type="dxa"/>
          </w:tcPr>
          <w:p w14:paraId="2F3C151C" w14:textId="2114033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78-9.38</w:t>
            </w:r>
          </w:p>
        </w:tc>
      </w:tr>
      <w:tr w:rsidR="00296843" w:rsidRPr="00107522" w14:paraId="6ABE08F9" w14:textId="77777777" w:rsidTr="00107522">
        <w:trPr>
          <w:trHeight w:val="20"/>
        </w:trPr>
        <w:tc>
          <w:tcPr>
            <w:tcW w:w="547" w:type="dxa"/>
          </w:tcPr>
          <w:p w14:paraId="41865171" w14:textId="08CD9F81" w:rsidR="00296843" w:rsidRPr="00BE2227" w:rsidRDefault="00885F4C"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ISBN":"9788578110796","ISSN":"1098-6596","PMID":"25246403","abstract":"An experimental study was conducted in which 37 reinforced concrete deep beam specimens were tested. The specimens are some of the largest deep beams ever tested in the history of shear research. The data from the experimental program and from a database of 179 deep beam tests in the literature were used to address eight tasks associated with the strength and serviceability design and performance of deep beams. The effects of the following variables were evaluated: distribution of stirrup legs transversely through the web, triaxial confinement via concrete of CCC and CCT nodal faces, quantity of web reinforcement, member depth, and a/d ratio. A new strut-and-tie design method was proposed that is simpler and significantly more accurate than the provisions in AASHTO LRFD (2008) and ACI 318-08, yet just as conservative. Also, it was shown that the discrepancy in shear strength calculated using STM and sectional shear provisions in AASHTO LRFD (2008) at an a/d ratio of 2 is greatly reduced with the use of the proposed STM procedure. A recommendation was made on the amount of minimum web reinforcement needed for strength and serviceability considerations. A simple service-load check was proposed for the purpose of limiting diagonal cracking under service loads. Lastly, a chart was created to aid in the distress evaluation of a diagonally-cracked bent cap in the field.","author":[{"dropping-particle":"","family":"Birrcher","given":"David","non-dropping-particle":"","parse-names":false,"suffix":""},{"dropping-particle":"","family":"Tuchscherer","given":"Robin","non-dropping-particle":"","parse-names":false,"suffix":""},{"dropping-particle":"","family":"Huizinga","given":"Matt","non-dropping-particle":"","parse-names":false,"suffix":""},{"dropping-particle":"","family":"Wood","given":"Sharon","non-dropping-particle":"","parse-names":false,"suffix":""},{"dropping-particle":"","family":"Jirsa","given":"James","non-dropping-particle":"","parse-names":false,"suffix":""}],"id":"ITEM-1","issued":{"date-parts":[["2013"]]},"page":"400","title":"Strength and Serviceability Design of Reinforced Concrete Inverted-T Beams","type":"article-journal","volume":"7"},"uris":["http://www.mendeley.com/documents/?uuid=69fe8570-0d5e-4797-a9c4-e78a6ae7f135"]}],"mendeley":{"formattedCitation":"[36]","plainTextFormattedCitation":"[36]","previouslyFormattedCitation":"[36]"},"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36]</w:t>
            </w:r>
            <w:r w:rsidRPr="00BE2227">
              <w:rPr>
                <w:rFonts w:asciiTheme="majorBidi" w:hAnsiTheme="majorBidi" w:cstheme="majorBidi"/>
                <w:sz w:val="16"/>
                <w:szCs w:val="16"/>
              </w:rPr>
              <w:fldChar w:fldCharType="end"/>
            </w:r>
          </w:p>
        </w:tc>
        <w:tc>
          <w:tcPr>
            <w:tcW w:w="427" w:type="dxa"/>
          </w:tcPr>
          <w:p w14:paraId="58EF3D75" w14:textId="32DCBCB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1</w:t>
            </w:r>
          </w:p>
        </w:tc>
        <w:tc>
          <w:tcPr>
            <w:tcW w:w="990" w:type="dxa"/>
          </w:tcPr>
          <w:p w14:paraId="6D159070" w14:textId="4C070A6E"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2-2.5</w:t>
            </w:r>
          </w:p>
        </w:tc>
        <w:tc>
          <w:tcPr>
            <w:tcW w:w="1080" w:type="dxa"/>
          </w:tcPr>
          <w:p w14:paraId="6F52F7D8" w14:textId="2ACFF455"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9.0-37.0</w:t>
            </w:r>
          </w:p>
        </w:tc>
        <w:tc>
          <w:tcPr>
            <w:tcW w:w="1170" w:type="dxa"/>
          </w:tcPr>
          <w:p w14:paraId="5CFB0DAE" w14:textId="7044F4F6"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2.29-2.93</w:t>
            </w:r>
          </w:p>
        </w:tc>
        <w:tc>
          <w:tcPr>
            <w:tcW w:w="1080" w:type="dxa"/>
          </w:tcPr>
          <w:p w14:paraId="2648C1ED" w14:textId="7B9AE3B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41-503</w:t>
            </w:r>
          </w:p>
        </w:tc>
        <w:tc>
          <w:tcPr>
            <w:tcW w:w="833" w:type="dxa"/>
          </w:tcPr>
          <w:p w14:paraId="50446249" w14:textId="236BFE1E"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86</w:t>
            </w:r>
          </w:p>
        </w:tc>
        <w:tc>
          <w:tcPr>
            <w:tcW w:w="900" w:type="dxa"/>
          </w:tcPr>
          <w:p w14:paraId="6A7B6568" w14:textId="0E91C75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558</w:t>
            </w:r>
          </w:p>
        </w:tc>
        <w:tc>
          <w:tcPr>
            <w:tcW w:w="900" w:type="dxa"/>
          </w:tcPr>
          <w:p w14:paraId="1AEE2D49" w14:textId="491B0CE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45</w:t>
            </w:r>
          </w:p>
        </w:tc>
        <w:tc>
          <w:tcPr>
            <w:tcW w:w="990" w:type="dxa"/>
          </w:tcPr>
          <w:p w14:paraId="3E4C0F94" w14:textId="43AE329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503</w:t>
            </w:r>
          </w:p>
        </w:tc>
        <w:tc>
          <w:tcPr>
            <w:tcW w:w="921" w:type="dxa"/>
          </w:tcPr>
          <w:p w14:paraId="06FE743D" w14:textId="336C3D7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23-8.46</w:t>
            </w:r>
          </w:p>
        </w:tc>
      </w:tr>
      <w:tr w:rsidR="00296843" w:rsidRPr="00107522" w14:paraId="0A858F96" w14:textId="77777777" w:rsidTr="00107522">
        <w:trPr>
          <w:trHeight w:val="20"/>
        </w:trPr>
        <w:tc>
          <w:tcPr>
            <w:tcW w:w="547" w:type="dxa"/>
          </w:tcPr>
          <w:p w14:paraId="47AE4BC9" w14:textId="03F11DA0" w:rsidR="00296843" w:rsidRPr="00BE2227" w:rsidRDefault="00885F4C"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Brena","given":"Sergio","non-dropping-particle":"","parse-names":false,"suffix":""},{"dropping-particle":"","family":"Roy","given":"N C","non-dropping-particle":"","parse-names":false,"suffix":""}],"container-title":"ACI Structural Journal","id":"ITEM-1","issued":{"date-parts":[["2009"]]},"page":"678-689","title":"Evaluation of load transfer and strut strength of deep beams with short longitudinal bar anchorages","type":"article-journal","volume":"106"},"uris":["http://www.mendeley.com/documents/?uuid=e0e3fb8b-52a2-49da-bbdd-c54257c443b1"]}],"mendeley":{"formattedCitation":"[37]","plainTextFormattedCitation":"[37]","previouslyFormattedCitation":"[37]"},"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37]</w:t>
            </w:r>
            <w:r w:rsidRPr="00BE2227">
              <w:rPr>
                <w:rFonts w:asciiTheme="majorBidi" w:hAnsiTheme="majorBidi" w:cstheme="majorBidi"/>
                <w:sz w:val="16"/>
                <w:szCs w:val="16"/>
              </w:rPr>
              <w:fldChar w:fldCharType="end"/>
            </w:r>
          </w:p>
        </w:tc>
        <w:tc>
          <w:tcPr>
            <w:tcW w:w="427" w:type="dxa"/>
          </w:tcPr>
          <w:p w14:paraId="049E4A4B" w14:textId="1AB701E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2</w:t>
            </w:r>
          </w:p>
        </w:tc>
        <w:tc>
          <w:tcPr>
            <w:tcW w:w="990" w:type="dxa"/>
          </w:tcPr>
          <w:p w14:paraId="4794E4C8" w14:textId="412197CE"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5-2.01</w:t>
            </w:r>
          </w:p>
        </w:tc>
        <w:tc>
          <w:tcPr>
            <w:tcW w:w="1080" w:type="dxa"/>
          </w:tcPr>
          <w:p w14:paraId="361995B6" w14:textId="1175170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7.0-36.0</w:t>
            </w:r>
          </w:p>
        </w:tc>
        <w:tc>
          <w:tcPr>
            <w:tcW w:w="1170" w:type="dxa"/>
          </w:tcPr>
          <w:p w14:paraId="0E9144C8" w14:textId="5A765CB0"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0.4-0.85</w:t>
            </w:r>
          </w:p>
        </w:tc>
        <w:tc>
          <w:tcPr>
            <w:tcW w:w="1080" w:type="dxa"/>
          </w:tcPr>
          <w:p w14:paraId="76086214" w14:textId="59BFFDA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92-492</w:t>
            </w:r>
          </w:p>
        </w:tc>
        <w:tc>
          <w:tcPr>
            <w:tcW w:w="833" w:type="dxa"/>
          </w:tcPr>
          <w:p w14:paraId="3AA786A9" w14:textId="416754F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3-0.3</w:t>
            </w:r>
          </w:p>
        </w:tc>
        <w:tc>
          <w:tcPr>
            <w:tcW w:w="900" w:type="dxa"/>
          </w:tcPr>
          <w:p w14:paraId="47E5E2BA" w14:textId="4F929D65"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605-605</w:t>
            </w:r>
          </w:p>
        </w:tc>
        <w:tc>
          <w:tcPr>
            <w:tcW w:w="900" w:type="dxa"/>
          </w:tcPr>
          <w:p w14:paraId="5937D189" w14:textId="7691C5E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3-0.3</w:t>
            </w:r>
          </w:p>
        </w:tc>
        <w:tc>
          <w:tcPr>
            <w:tcW w:w="990" w:type="dxa"/>
          </w:tcPr>
          <w:p w14:paraId="4D6E580D" w14:textId="24CC347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605-605</w:t>
            </w:r>
          </w:p>
        </w:tc>
        <w:tc>
          <w:tcPr>
            <w:tcW w:w="921" w:type="dxa"/>
          </w:tcPr>
          <w:p w14:paraId="1D34B80D" w14:textId="1EB8B51D"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41-3.77</w:t>
            </w:r>
          </w:p>
        </w:tc>
      </w:tr>
      <w:tr w:rsidR="00296843" w:rsidRPr="00107522" w14:paraId="1C80432B" w14:textId="77777777" w:rsidTr="00107522">
        <w:trPr>
          <w:trHeight w:val="20"/>
        </w:trPr>
        <w:tc>
          <w:tcPr>
            <w:tcW w:w="547" w:type="dxa"/>
          </w:tcPr>
          <w:p w14:paraId="1F62811B" w14:textId="20F684F6" w:rsidR="00296843" w:rsidRPr="00BE2227" w:rsidRDefault="007C3393"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https://doi.org/10.1016/j.engstruct.2021.112427","ISSN":"0141-0296","abstract":"Eight reinforced concrete deep beams without shear reinforcement were constructed and tested. The test parameters were the effective depth (ranged from 180 to 1440 mm) and the concrete compressive strength (ranged from 35 to 50 MPa). The results revealed that after the formation of diagonal cracks, the stress field redistributed and the tied-arch action formed. The normalized shear strength decreased 32.3% and 27.3% by increasing the depth from 180 to 1440 mm for the beams with the concrete strength of 35 and 50 MPa, respectively, which indicated an obvious size effect. On the other hand, an average reduction of 7.5% in normalized shear strength was obtained by increasing the concrete strength from 35 to 50 MPa. Based on the test results, the strut coefficient βs = 0.4 in ACI 318-19 was evaluated, indicating that the safety margin decreased with the increase of effective depth. Therefore, a fracture mechanics based coefficient considering the size effect for strut coefficient, which can be easily applied to existing strut-and-tie models, was proposed based on the 38 specimens tested in this study and collected from other studies. Additionally, the test results of the 38 specimens were also compared to predictions by three design shear models and five mechanics based shear models. The results indicated that a refined strut-and-tie model previously proposed by the authors provided the best prediction, and the average value and coefficient of variation of the tested-to-predicted shear strength ratio are 1.00 and 17.8%, respectively.","author":[{"dropping-particle":"","family":"Li","given":"Ye","non-dropping-particle":"","parse-names":false,"suffix":""},{"dropping-particle":"","family":"Chen","given":"Hui","non-dropping-particle":"","parse-names":false,"suffix":""},{"dropping-particle":"","family":"Yi","given":"Wei-Jian","non-dropping-particle":"","parse-names":false,"suffix":""},{"dropping-particle":"","family":"Peng","given":"Fei","non-dropping-particle":"","parse-names":false,"suffix":""},{"dropping-particle":"","family":"Li","given":"Zhe","non-dropping-particle":"","parse-names":false,"suffix":""},{"dropping-particle":"","family":"Zhou","given":"Yun","non-dropping-particle":"","parse-names":false,"suffix":""}],"container-title":"Engineering Structures","id":"ITEM-1","issued":{"date-parts":[["2021"]]},"page":"112427","title":"Effect of member depth and concrete strength on shear strength of RC deep beams without transverse reinforcement","type":"article-journal","volume":"241"},"uris":["http://www.mendeley.com/documents/?uuid=af00ae9a-b620-4e1b-88ee-661066314566"]}],"mendeley":{"formattedCitation":"[38]","plainTextFormattedCitation":"[38]","previouslyFormattedCitation":"[38]"},"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38]</w:t>
            </w:r>
            <w:r w:rsidRPr="00BE2227">
              <w:rPr>
                <w:rFonts w:asciiTheme="majorBidi" w:hAnsiTheme="majorBidi" w:cstheme="majorBidi"/>
                <w:sz w:val="16"/>
                <w:szCs w:val="16"/>
              </w:rPr>
              <w:fldChar w:fldCharType="end"/>
            </w:r>
          </w:p>
        </w:tc>
        <w:tc>
          <w:tcPr>
            <w:tcW w:w="427" w:type="dxa"/>
          </w:tcPr>
          <w:p w14:paraId="20FFAD38" w14:textId="1BCA599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8</w:t>
            </w:r>
          </w:p>
        </w:tc>
        <w:tc>
          <w:tcPr>
            <w:tcW w:w="990" w:type="dxa"/>
          </w:tcPr>
          <w:p w14:paraId="0BA510F8" w14:textId="4DCEA3A9"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89-0.89</w:t>
            </w:r>
          </w:p>
        </w:tc>
        <w:tc>
          <w:tcPr>
            <w:tcW w:w="1080" w:type="dxa"/>
          </w:tcPr>
          <w:p w14:paraId="5688A27B" w14:textId="64EC66D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7.0-43.0</w:t>
            </w:r>
          </w:p>
        </w:tc>
        <w:tc>
          <w:tcPr>
            <w:tcW w:w="1170" w:type="dxa"/>
          </w:tcPr>
          <w:p w14:paraId="52CE1EDA" w14:textId="7D3EEB7F"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1.8-1.8</w:t>
            </w:r>
          </w:p>
        </w:tc>
        <w:tc>
          <w:tcPr>
            <w:tcW w:w="1080" w:type="dxa"/>
          </w:tcPr>
          <w:p w14:paraId="488266B0" w14:textId="55EF050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41-541</w:t>
            </w:r>
          </w:p>
        </w:tc>
        <w:tc>
          <w:tcPr>
            <w:tcW w:w="833" w:type="dxa"/>
          </w:tcPr>
          <w:p w14:paraId="4DAA5171" w14:textId="17B05CF8" w:rsidR="00296843" w:rsidRPr="00BE2227" w:rsidRDefault="00107522"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1A033E49" w14:textId="76FB609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09792F05" w14:textId="57E1D023" w:rsidR="00296843" w:rsidRPr="00BE2227" w:rsidRDefault="00107522"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090D84A6" w14:textId="26B6446E"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66A67FC3" w14:textId="7CE59A9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82-7.31</w:t>
            </w:r>
          </w:p>
        </w:tc>
      </w:tr>
      <w:tr w:rsidR="00296843" w:rsidRPr="00107522" w14:paraId="335C3BEA" w14:textId="77777777" w:rsidTr="00107522">
        <w:trPr>
          <w:trHeight w:val="20"/>
        </w:trPr>
        <w:tc>
          <w:tcPr>
            <w:tcW w:w="547" w:type="dxa"/>
          </w:tcPr>
          <w:p w14:paraId="0BD50C7E" w14:textId="29AD5382" w:rsidR="00296843" w:rsidRPr="00BE2227" w:rsidRDefault="007C3393"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https://doi.org/10.1016/j.engstruct.2019.01.090","ISSN":"0141-0296","abstract":"In this study, an experimental study is performed to investigate the effects of section height (h), ratio of shear span to effective depth (a/d) and compressive strength of concrete (fc') parameters on diagonal cracking and crack width behavior of RC deep beams after making comprehensive literature research. Effect of shear reinforcement on this behavior is also investigated. Eleven different RC deep beam specimens with or without shear reinforcement are tested under a 3-point loading with a simple support condition. Firstly, the test results reveal that the load carrying capacity of the specimens increases with an increase in section height. Very minor increments in mid-displacements are determined as well. Small increments are experienced in crack widths as h increases. Secondly, an increase in the shear strength of the tested members is obtained as a/d decreases. A small decrease in displacement values is observed with a brittle behavior as well. Moreover, diagonal crack widths increase along with an increment in a/d ratio. Thirdly, an increment of fck makes a significant contribution to the shear strength of RC deep beams. However, it results in a decrease in maximum diagonal crack widths. Lastly, shear reinforcement makes a very significant contribution to shear strength due to confining struts.","author":[{"dropping-particle":"","family":"Demir","given":"Aydin","non-dropping-particle":"","parse-names":false,"suffix":""},{"dropping-particle":"","family":"Caglar","given":"Naci","non-dropping-particle":"","parse-names":false,"suffix":""},{"dropping-particle":"","family":"Ozturk","given":"Hakan","non-dropping-particle":"","parse-names":false,"suffix":""}],"container-title":"Engineering Structures","id":"ITEM-1","issued":{"date-parts":[["2019"]]},"page":"217-231","title":"Parameters affecting diagonal cracking behavior of reinforced concrete deep beams","type":"article-journal","volume":"184"},"uris":["http://www.mendeley.com/documents/?uuid=5a2a1e15-6555-4930-bfb4-4d845d38214a"]}],"mendeley":{"formattedCitation":"[39]","plainTextFormattedCitation":"[39]","previouslyFormattedCitation":"[39]"},"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39]</w:t>
            </w:r>
            <w:r w:rsidRPr="00BE2227">
              <w:rPr>
                <w:rFonts w:asciiTheme="majorBidi" w:hAnsiTheme="majorBidi" w:cstheme="majorBidi"/>
                <w:sz w:val="16"/>
                <w:szCs w:val="16"/>
              </w:rPr>
              <w:fldChar w:fldCharType="end"/>
            </w:r>
          </w:p>
        </w:tc>
        <w:tc>
          <w:tcPr>
            <w:tcW w:w="427" w:type="dxa"/>
          </w:tcPr>
          <w:p w14:paraId="074D0303" w14:textId="7E96F84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1</w:t>
            </w:r>
          </w:p>
        </w:tc>
        <w:tc>
          <w:tcPr>
            <w:tcW w:w="990" w:type="dxa"/>
          </w:tcPr>
          <w:p w14:paraId="30793746" w14:textId="59A13485"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56-2.08</w:t>
            </w:r>
          </w:p>
        </w:tc>
        <w:tc>
          <w:tcPr>
            <w:tcW w:w="1080" w:type="dxa"/>
          </w:tcPr>
          <w:p w14:paraId="354A4036" w14:textId="0328719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8.0-32.0</w:t>
            </w:r>
          </w:p>
        </w:tc>
        <w:tc>
          <w:tcPr>
            <w:tcW w:w="1170" w:type="dxa"/>
          </w:tcPr>
          <w:p w14:paraId="7C8E31E7" w14:textId="5EC7DB2F"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2.11-2.38</w:t>
            </w:r>
          </w:p>
        </w:tc>
        <w:tc>
          <w:tcPr>
            <w:tcW w:w="1080" w:type="dxa"/>
          </w:tcPr>
          <w:p w14:paraId="761D6666" w14:textId="443A2E6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54-482</w:t>
            </w:r>
          </w:p>
        </w:tc>
        <w:tc>
          <w:tcPr>
            <w:tcW w:w="833" w:type="dxa"/>
          </w:tcPr>
          <w:p w14:paraId="60EE3E14" w14:textId="6F7269F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3</w:t>
            </w:r>
          </w:p>
        </w:tc>
        <w:tc>
          <w:tcPr>
            <w:tcW w:w="900" w:type="dxa"/>
          </w:tcPr>
          <w:p w14:paraId="2ED07C2E" w14:textId="22AC420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421</w:t>
            </w:r>
          </w:p>
        </w:tc>
        <w:tc>
          <w:tcPr>
            <w:tcW w:w="900" w:type="dxa"/>
          </w:tcPr>
          <w:p w14:paraId="0F38AE4E" w14:textId="3F27402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37</w:t>
            </w:r>
          </w:p>
        </w:tc>
        <w:tc>
          <w:tcPr>
            <w:tcW w:w="990" w:type="dxa"/>
          </w:tcPr>
          <w:p w14:paraId="0C83A5A7" w14:textId="0E9314FD"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421</w:t>
            </w:r>
          </w:p>
        </w:tc>
        <w:tc>
          <w:tcPr>
            <w:tcW w:w="921" w:type="dxa"/>
          </w:tcPr>
          <w:p w14:paraId="3176BDCD" w14:textId="7153986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21-4.0</w:t>
            </w:r>
          </w:p>
        </w:tc>
      </w:tr>
      <w:tr w:rsidR="00296843" w:rsidRPr="00107522" w14:paraId="20BAD51A" w14:textId="77777777" w:rsidTr="00107522">
        <w:trPr>
          <w:trHeight w:val="20"/>
        </w:trPr>
        <w:tc>
          <w:tcPr>
            <w:tcW w:w="547" w:type="dxa"/>
          </w:tcPr>
          <w:p w14:paraId="67BF59E8" w14:textId="4F4F1924" w:rsidR="00296843" w:rsidRPr="00BE2227" w:rsidRDefault="007C3393"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617/s11527-015-0619-1","ISSN":"1871-6873","abstract":"Size effect on the shear strength of high strength concrete deep beams was investigated. A total of 12 full-scale reinforced concrete beams without web reinforcement were constructed and tested up to failure. The test variables included the beam depth and the concrete compressive strength. The beams were simply supported and were tested in four point bending. The test results showed that the shear stresses at failure decreased with the increase in beam depth indicating the existence of size effect. Beams of higher concrete strength exhibited more size effect than beams of normal concrete strength. The shear strength of the beams was analyzed using the ACI 318 strut and tie model (STM) provisions, Zhang and Tan’s STM, and kinematic model. The results of the analysis showed that conservative predictions by ACI 318 STM provisions were obtained for the tested deep beams. However, the ACI 318 STM did not capture the size effect. On the other hand, both Zhang and Tan’s STM and kinematic model were found to reflect the effect of beam size in their predictions.","author":[{"dropping-particle":"","family":"El-Sayed","given":"Ahmed K","non-dropping-particle":"","parse-names":false,"suffix":""},{"dropping-particle":"","family":"Shuraim","given":"Ahmed B","non-dropping-particle":"","parse-names":false,"suffix":""}],"container-title":"Materials and Structures","id":"ITEM-1","issue":"5","issued":{"date-parts":[["2016"]]},"page":"1871-1882","title":"Size effect on shear resistance of high strength concrete deep beams","type":"article-journal","volume":"49"},"uris":["http://www.mendeley.com/documents/?uuid=947eec6c-2e5b-41a6-b021-a6523a15b60f"]}],"mendeley":{"formattedCitation":"[40]","plainTextFormattedCitation":"[40]","previouslyFormattedCitation":"[40]"},"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40]</w:t>
            </w:r>
            <w:r w:rsidRPr="00BE2227">
              <w:rPr>
                <w:rFonts w:asciiTheme="majorBidi" w:hAnsiTheme="majorBidi" w:cstheme="majorBidi"/>
                <w:sz w:val="16"/>
                <w:szCs w:val="16"/>
              </w:rPr>
              <w:fldChar w:fldCharType="end"/>
            </w:r>
          </w:p>
        </w:tc>
        <w:tc>
          <w:tcPr>
            <w:tcW w:w="427" w:type="dxa"/>
          </w:tcPr>
          <w:p w14:paraId="32E90268" w14:textId="5E9554F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2</w:t>
            </w:r>
          </w:p>
        </w:tc>
        <w:tc>
          <w:tcPr>
            <w:tcW w:w="990" w:type="dxa"/>
          </w:tcPr>
          <w:p w14:paraId="300E238D" w14:textId="1B2CBE2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1.0</w:t>
            </w:r>
          </w:p>
        </w:tc>
        <w:tc>
          <w:tcPr>
            <w:tcW w:w="1080" w:type="dxa"/>
          </w:tcPr>
          <w:p w14:paraId="2976B4E9" w14:textId="6707457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6.0-70.0</w:t>
            </w:r>
          </w:p>
        </w:tc>
        <w:tc>
          <w:tcPr>
            <w:tcW w:w="1170" w:type="dxa"/>
          </w:tcPr>
          <w:p w14:paraId="4A071C92" w14:textId="5807F906"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1.4-1.47</w:t>
            </w:r>
          </w:p>
        </w:tc>
        <w:tc>
          <w:tcPr>
            <w:tcW w:w="1080" w:type="dxa"/>
          </w:tcPr>
          <w:p w14:paraId="0DDFE349" w14:textId="41F44EDE"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46-569</w:t>
            </w:r>
          </w:p>
        </w:tc>
        <w:tc>
          <w:tcPr>
            <w:tcW w:w="833" w:type="dxa"/>
          </w:tcPr>
          <w:p w14:paraId="611F1D9E" w14:textId="07CD9981" w:rsidR="00296843" w:rsidRPr="00BE2227" w:rsidRDefault="00107522"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01C015C9" w14:textId="6DEB59E5"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41107C43" w14:textId="45AE428A" w:rsidR="00296843" w:rsidRPr="00BE2227" w:rsidRDefault="00107522"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307BF1AE" w14:textId="7AA8164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1DF37ACD" w14:textId="22CADAD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13-7.43</w:t>
            </w:r>
          </w:p>
        </w:tc>
      </w:tr>
      <w:tr w:rsidR="00296843" w:rsidRPr="00107522" w14:paraId="39F203F3" w14:textId="77777777" w:rsidTr="00107522">
        <w:trPr>
          <w:trHeight w:val="20"/>
        </w:trPr>
        <w:tc>
          <w:tcPr>
            <w:tcW w:w="547" w:type="dxa"/>
          </w:tcPr>
          <w:p w14:paraId="021CF18A" w14:textId="482CED22" w:rsidR="00296843" w:rsidRPr="00BE2227" w:rsidRDefault="007C3393"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Fang","given":"I","non-dropping-particle":"","parse-names":false,"suffix":""},{"dropping-particle":"","family":"Chen","given":"J","non-dropping-particle":"","parse-names":false,"suffix":""},{"dropping-particle":"","family":"Hong","given":"L","non-dropping-particle":"","parse-names":false,"suffix":""}],"container-title":"Proceedings of the 5th East Asia–Pacific Conf. on Struct Eng and Const","id":"ITEM-1","issued":{"date-parts":[["1995"]]},"publisher-place":"Gold Coast, Qld","title":"Shear behavior of high strength concrete deep beams","type":"paper-conference"},"uris":["http://www.mendeley.com/documents/?uuid=8be7853a-a63d-401e-8f28-583b7808e5c8"]}],"mendeley":{"formattedCitation":"[41]","plainTextFormattedCitation":"[41]","previouslyFormattedCitation":"[41]"},"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41]</w:t>
            </w:r>
            <w:r w:rsidRPr="00BE2227">
              <w:rPr>
                <w:rFonts w:asciiTheme="majorBidi" w:hAnsiTheme="majorBidi" w:cstheme="majorBidi"/>
                <w:sz w:val="16"/>
                <w:szCs w:val="16"/>
              </w:rPr>
              <w:fldChar w:fldCharType="end"/>
            </w:r>
          </w:p>
        </w:tc>
        <w:tc>
          <w:tcPr>
            <w:tcW w:w="427" w:type="dxa"/>
          </w:tcPr>
          <w:p w14:paraId="2B6AFC9F" w14:textId="6E727B4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9</w:t>
            </w:r>
          </w:p>
        </w:tc>
        <w:tc>
          <w:tcPr>
            <w:tcW w:w="990" w:type="dxa"/>
          </w:tcPr>
          <w:p w14:paraId="426A302A" w14:textId="52B010F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5-1.5</w:t>
            </w:r>
          </w:p>
        </w:tc>
        <w:tc>
          <w:tcPr>
            <w:tcW w:w="1080" w:type="dxa"/>
          </w:tcPr>
          <w:p w14:paraId="7EC681E9" w14:textId="2207CC7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9.0-86.0</w:t>
            </w:r>
          </w:p>
        </w:tc>
        <w:tc>
          <w:tcPr>
            <w:tcW w:w="1170" w:type="dxa"/>
          </w:tcPr>
          <w:p w14:paraId="2072D2DD" w14:textId="5E1C1AAC"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4.34-4.34</w:t>
            </w:r>
          </w:p>
        </w:tc>
        <w:tc>
          <w:tcPr>
            <w:tcW w:w="1080" w:type="dxa"/>
          </w:tcPr>
          <w:p w14:paraId="70102EA4" w14:textId="40AD431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52-552</w:t>
            </w:r>
          </w:p>
        </w:tc>
        <w:tc>
          <w:tcPr>
            <w:tcW w:w="833" w:type="dxa"/>
          </w:tcPr>
          <w:p w14:paraId="37DA38EC" w14:textId="05E8FEF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1.01</w:t>
            </w:r>
          </w:p>
        </w:tc>
        <w:tc>
          <w:tcPr>
            <w:tcW w:w="900" w:type="dxa"/>
          </w:tcPr>
          <w:p w14:paraId="49C68C93" w14:textId="0A44839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52-552</w:t>
            </w:r>
          </w:p>
        </w:tc>
        <w:tc>
          <w:tcPr>
            <w:tcW w:w="900" w:type="dxa"/>
          </w:tcPr>
          <w:p w14:paraId="610BD13F" w14:textId="086154E7"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1.27</w:t>
            </w:r>
          </w:p>
        </w:tc>
        <w:tc>
          <w:tcPr>
            <w:tcW w:w="990" w:type="dxa"/>
          </w:tcPr>
          <w:p w14:paraId="1D6742AB" w14:textId="1CB5E16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52-552</w:t>
            </w:r>
          </w:p>
        </w:tc>
        <w:tc>
          <w:tcPr>
            <w:tcW w:w="921" w:type="dxa"/>
          </w:tcPr>
          <w:p w14:paraId="1D75595D" w14:textId="3A388BF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1-16.65</w:t>
            </w:r>
          </w:p>
        </w:tc>
      </w:tr>
      <w:tr w:rsidR="00296843" w:rsidRPr="00107522" w14:paraId="2DB021D4" w14:textId="77777777" w:rsidTr="00107522">
        <w:trPr>
          <w:trHeight w:val="20"/>
        </w:trPr>
        <w:tc>
          <w:tcPr>
            <w:tcW w:w="547" w:type="dxa"/>
          </w:tcPr>
          <w:p w14:paraId="4C821BAD" w14:textId="7966CECE" w:rsidR="00296843" w:rsidRPr="00BE2227" w:rsidRDefault="007C3393"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554","abstract":"In this study, 16 high-strength concrete deep beams were tested to destruction. Variables considered in the investigation are shear-span to depth ratio, concrete strength (50 to 120 MPa [7250 to 17,400 psi]), and the provision of secondary reinforcement. The investigation examines deep beam behavior and compares the experimental results with the CIRIA Guide 21 design method, the ACI 3182 method, and the plastic truss model of Rogowsky and MacGregor3 using the efficiency model proposed by Warwick and Foster.4 The results of the investigation show that good load predictions can be obtained using the plastic truss model when combined with the Warwick and Foster efficiency factor. It is also concluded that the design methods given by CIRIA Guide 2 and ACI 318 are generally conservative for deep beams fabricated with high-strength concrete.","author":[{"dropping-particle":"","family":"Gilbert","given":"Stephen J Foster and R Ian","non-dropping-particle":"","parse-names":false,"suffix":""}],"container-title":"ACI Structural Journal","id":"ITEM-1","issue":"4","issued":{"date-parts":[["0"]]},"title":"Experimental Studies on High-Strength Concrete Deep Beams","type":"article-journal","volume":"95"},"uris":["http://www.mendeley.com/documents/?uuid=a21b21f1-2043-428a-8e66-c847f454d6e9"]}],"mendeley":{"formattedCitation":"[42]","plainTextFormattedCitation":"[42]","previouslyFormattedCitation":"[42]"},"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42]</w:t>
            </w:r>
            <w:r w:rsidRPr="00BE2227">
              <w:rPr>
                <w:rFonts w:asciiTheme="majorBidi" w:hAnsiTheme="majorBidi" w:cstheme="majorBidi"/>
                <w:sz w:val="16"/>
                <w:szCs w:val="16"/>
              </w:rPr>
              <w:fldChar w:fldCharType="end"/>
            </w:r>
          </w:p>
        </w:tc>
        <w:tc>
          <w:tcPr>
            <w:tcW w:w="427" w:type="dxa"/>
          </w:tcPr>
          <w:p w14:paraId="366C8953" w14:textId="7E5B92A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w:t>
            </w:r>
          </w:p>
        </w:tc>
        <w:tc>
          <w:tcPr>
            <w:tcW w:w="990" w:type="dxa"/>
          </w:tcPr>
          <w:p w14:paraId="7CDD07F2" w14:textId="56E082D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76-1.88</w:t>
            </w:r>
          </w:p>
        </w:tc>
        <w:tc>
          <w:tcPr>
            <w:tcW w:w="1080" w:type="dxa"/>
          </w:tcPr>
          <w:p w14:paraId="4686C41A" w14:textId="7D423D1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77.0-120.0</w:t>
            </w:r>
          </w:p>
        </w:tc>
        <w:tc>
          <w:tcPr>
            <w:tcW w:w="1170" w:type="dxa"/>
          </w:tcPr>
          <w:p w14:paraId="3B1DF695" w14:textId="1E69CFE1"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1.34-2.41</w:t>
            </w:r>
          </w:p>
        </w:tc>
        <w:tc>
          <w:tcPr>
            <w:tcW w:w="1080" w:type="dxa"/>
          </w:tcPr>
          <w:p w14:paraId="07898381" w14:textId="508660F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00-400</w:t>
            </w:r>
          </w:p>
        </w:tc>
        <w:tc>
          <w:tcPr>
            <w:tcW w:w="833" w:type="dxa"/>
          </w:tcPr>
          <w:p w14:paraId="4186A961" w14:textId="6A8A6B1D"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67-1.0</w:t>
            </w:r>
          </w:p>
        </w:tc>
        <w:tc>
          <w:tcPr>
            <w:tcW w:w="900" w:type="dxa"/>
          </w:tcPr>
          <w:p w14:paraId="661CCCF2" w14:textId="2FE2A2F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27-427</w:t>
            </w:r>
          </w:p>
        </w:tc>
        <w:tc>
          <w:tcPr>
            <w:tcW w:w="900" w:type="dxa"/>
          </w:tcPr>
          <w:p w14:paraId="79EF5087" w14:textId="1A54349E"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37</w:t>
            </w:r>
          </w:p>
        </w:tc>
        <w:tc>
          <w:tcPr>
            <w:tcW w:w="990" w:type="dxa"/>
          </w:tcPr>
          <w:p w14:paraId="6CF14B78" w14:textId="0151099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27-427</w:t>
            </w:r>
          </w:p>
        </w:tc>
        <w:tc>
          <w:tcPr>
            <w:tcW w:w="921" w:type="dxa"/>
          </w:tcPr>
          <w:p w14:paraId="7FE92151" w14:textId="58DD2910"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9-9.52</w:t>
            </w:r>
          </w:p>
        </w:tc>
      </w:tr>
      <w:tr w:rsidR="00296843" w:rsidRPr="00107522" w14:paraId="164F30EC" w14:textId="77777777" w:rsidTr="00107522">
        <w:trPr>
          <w:trHeight w:val="20"/>
        </w:trPr>
        <w:tc>
          <w:tcPr>
            <w:tcW w:w="547" w:type="dxa"/>
          </w:tcPr>
          <w:p w14:paraId="1A4D34E1" w14:textId="4AE3A978" w:rsidR="00296843" w:rsidRPr="00BE2227" w:rsidRDefault="00A24056"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51687910","abstract":"Steel reinforcing bars conforming to ASTM A1035 have enhanced corrosion resistance and significantly higher tensile strength compared to conventional reinforcing steel grades. However, the impact of the unique stress-strain characteristics of this steel on the failure modes and strength prediction models is not yet fully understood. This paper reports on the laboratory testing to failure of eight large-scale specimens having small shear span to effective depth ratios and containing or omitting web reinforcement. All specimens were longitudinally reinforced with deformed A1035 steel bars with measured stresses at the peak load from 695 to 988 MPa (100 to 143 ksi)—significantly higher than the design stress limits defined in current codes of practice. Members without web reinforcement failed in a brittle manner after the formation of diagonal cracks joining the loads and supports. For members containing web reinforcement, the shear span to effective depth ratio and the longitudinal reinforcement ratio were both found to influence the failure mode and post-peak ductility. It was possible to develop designs that could exploit the high reinforcement strength while exhibiting acceptable serviceability characteristics and adequate ductility at failure. The safety of capacity predictions using ACI ITG-6R-10 provisions is presented.","author":[{"dropping-particle":"","family":"Lubell","given":"Juan de Dios Garay-Moran and Adam S","non-dropping-particle":"","parse-names":false,"suffix":""}],"container-title":"ACI Structural Journal","id":"ITEM-1","issue":"1","issued":{"date-parts":[["0"]]},"title":"Behavior of Deep Beams Containing High-Strength Longitudinal Reinforcement","type":"article-journal","volume":"113"},"uris":["http://www.mendeley.com/documents/?uuid=cd099645-9b35-49ad-bf3e-e00e362601b1"]}],"mendeley":{"formattedCitation":"[43]","plainTextFormattedCitation":"[43]","previouslyFormattedCitation":"[43]"},"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43]</w:t>
            </w:r>
            <w:r w:rsidRPr="00BE2227">
              <w:rPr>
                <w:rFonts w:asciiTheme="majorBidi" w:hAnsiTheme="majorBidi" w:cstheme="majorBidi"/>
                <w:sz w:val="16"/>
                <w:szCs w:val="16"/>
              </w:rPr>
              <w:fldChar w:fldCharType="end"/>
            </w:r>
          </w:p>
        </w:tc>
        <w:tc>
          <w:tcPr>
            <w:tcW w:w="427" w:type="dxa"/>
          </w:tcPr>
          <w:p w14:paraId="1EF26E3D" w14:textId="3C697FD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9</w:t>
            </w:r>
          </w:p>
        </w:tc>
        <w:tc>
          <w:tcPr>
            <w:tcW w:w="990" w:type="dxa"/>
          </w:tcPr>
          <w:p w14:paraId="557BCD1C" w14:textId="51D8915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18-2.39</w:t>
            </w:r>
          </w:p>
        </w:tc>
        <w:tc>
          <w:tcPr>
            <w:tcW w:w="1080" w:type="dxa"/>
          </w:tcPr>
          <w:p w14:paraId="097898CC" w14:textId="7E26007E"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3.0-48.0</w:t>
            </w:r>
          </w:p>
        </w:tc>
        <w:tc>
          <w:tcPr>
            <w:tcW w:w="1170" w:type="dxa"/>
          </w:tcPr>
          <w:p w14:paraId="728A739E" w14:textId="49AA1516"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0.52-2.29</w:t>
            </w:r>
          </w:p>
        </w:tc>
        <w:tc>
          <w:tcPr>
            <w:tcW w:w="1080" w:type="dxa"/>
          </w:tcPr>
          <w:p w14:paraId="4482665D" w14:textId="68ECC70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01-880</w:t>
            </w:r>
          </w:p>
        </w:tc>
        <w:tc>
          <w:tcPr>
            <w:tcW w:w="833" w:type="dxa"/>
          </w:tcPr>
          <w:p w14:paraId="599DE243" w14:textId="3E273C0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33</w:t>
            </w:r>
          </w:p>
        </w:tc>
        <w:tc>
          <w:tcPr>
            <w:tcW w:w="900" w:type="dxa"/>
          </w:tcPr>
          <w:p w14:paraId="18FE146F" w14:textId="22EB8E4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405</w:t>
            </w:r>
          </w:p>
        </w:tc>
        <w:tc>
          <w:tcPr>
            <w:tcW w:w="900" w:type="dxa"/>
          </w:tcPr>
          <w:p w14:paraId="6662B5F9" w14:textId="4F053F7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45</w:t>
            </w:r>
          </w:p>
        </w:tc>
        <w:tc>
          <w:tcPr>
            <w:tcW w:w="990" w:type="dxa"/>
          </w:tcPr>
          <w:p w14:paraId="73EBEE84" w14:textId="1F1EA1D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855</w:t>
            </w:r>
          </w:p>
        </w:tc>
        <w:tc>
          <w:tcPr>
            <w:tcW w:w="921" w:type="dxa"/>
          </w:tcPr>
          <w:p w14:paraId="3D2A2EB9" w14:textId="666FEE40"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96-7.53</w:t>
            </w:r>
          </w:p>
        </w:tc>
      </w:tr>
      <w:tr w:rsidR="00296843" w:rsidRPr="00107522" w14:paraId="7445B073" w14:textId="77777777" w:rsidTr="00107522">
        <w:trPr>
          <w:trHeight w:val="20"/>
        </w:trPr>
        <w:tc>
          <w:tcPr>
            <w:tcW w:w="547" w:type="dxa"/>
          </w:tcPr>
          <w:p w14:paraId="2477C9D7" w14:textId="676B4E84" w:rsidR="00296843" w:rsidRPr="00BE2227" w:rsidRDefault="00A24056"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51728083","abstract":"This article presents an experimental investigation on 11 reinforced concrete (RC) deep beams without web reinforcement. Shear span depth ratio (a/d), beam depth, and percentage of tension reinforcement are the variables. Beams with a/d less than 1.5 could carry loads beyond the diagonal cracking of concrete due to the formation of a diagonal concrete strut. Diagonal cracking of deep beams with an a/d of 1.0 was observed at a load of approximately 20% of ultimate capacity. Further, 607 more RC deep beam experimental results were collected from the literature. Strut-and-tie model provisions of ACI 318-14 and ACI 318-19 were validated with a database of 618 RC deep beam results. The capacity of beams with a/d higher than 1.5, and concrete strengths higher than 60 MPa was overestimated by ACI 318-19 even after the reduction of strut efficiency factor from 0.6 to 0.4. However, the percentage overestimation by ACI 318-19 is within 5.0%. ACI 318-14 predicts the capacity more accurately than ACI 318-19 with a strut efficiency factor of 0.6, with only 6.0% of overestimation, if the maximum shear strength limit is considered. The maximum shear strength limit of ACI 318-14 is found to be highly conservative. The reduction of strut efficiency factor in ACI 318-19 without modifying maximum shear strength limit results in highly conservative estimations.","author":[{"dropping-particle":"","family":"Rao","given":"R Kondalraj and G Appa","non-dropping-particle":"","parse-names":false,"suffix":""}],"container-title":"ACI Structural Journal","id":"ITEM-1","issue":"1","issued":{"date-parts":[["0"]]},"title":"Experimental Verification of ACI 318 Strut-and-Tie Method for Design of Deep Beams without Web Reinforcement","type":"article-journal","volume":"118"},"uris":["http://www.mendeley.com/documents/?uuid=1d4929e5-bdbd-4e6f-b772-eac9e24ff618"]}],"mendeley":{"formattedCitation":"[44]","plainTextFormattedCitation":"[44]","previouslyFormattedCitation":"[44]"},"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44]</w:t>
            </w:r>
            <w:r w:rsidRPr="00BE2227">
              <w:rPr>
                <w:rFonts w:asciiTheme="majorBidi" w:hAnsiTheme="majorBidi" w:cstheme="majorBidi"/>
                <w:sz w:val="16"/>
                <w:szCs w:val="16"/>
              </w:rPr>
              <w:fldChar w:fldCharType="end"/>
            </w:r>
          </w:p>
        </w:tc>
        <w:tc>
          <w:tcPr>
            <w:tcW w:w="427" w:type="dxa"/>
          </w:tcPr>
          <w:p w14:paraId="22870B7C" w14:textId="0A6E3467"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9</w:t>
            </w:r>
          </w:p>
        </w:tc>
        <w:tc>
          <w:tcPr>
            <w:tcW w:w="990" w:type="dxa"/>
          </w:tcPr>
          <w:p w14:paraId="31D04760" w14:textId="796FBB9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53-2.0</w:t>
            </w:r>
          </w:p>
        </w:tc>
        <w:tc>
          <w:tcPr>
            <w:tcW w:w="1080" w:type="dxa"/>
          </w:tcPr>
          <w:p w14:paraId="1E4EF19D" w14:textId="20E24565"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4.0-54.0</w:t>
            </w:r>
          </w:p>
        </w:tc>
        <w:tc>
          <w:tcPr>
            <w:tcW w:w="1170" w:type="dxa"/>
          </w:tcPr>
          <w:p w14:paraId="5597CF4D" w14:textId="7316A58D"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1.04-2.18</w:t>
            </w:r>
          </w:p>
        </w:tc>
        <w:tc>
          <w:tcPr>
            <w:tcW w:w="1080" w:type="dxa"/>
          </w:tcPr>
          <w:p w14:paraId="3BF8B0D0" w14:textId="37DF0750"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78-589</w:t>
            </w:r>
          </w:p>
        </w:tc>
        <w:tc>
          <w:tcPr>
            <w:tcW w:w="833" w:type="dxa"/>
          </w:tcPr>
          <w:p w14:paraId="4EA3EE5C" w14:textId="0BADF6DB" w:rsidR="00296843" w:rsidRPr="00BE2227" w:rsidRDefault="00107522"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01FC0E40" w14:textId="73566F6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00" w:type="dxa"/>
          </w:tcPr>
          <w:p w14:paraId="3DBB6406" w14:textId="61305A70" w:rsidR="00296843" w:rsidRPr="00BE2227" w:rsidRDefault="00107522"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58F90B8E" w14:textId="1FE2FA8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21" w:type="dxa"/>
          </w:tcPr>
          <w:p w14:paraId="653D1B1A" w14:textId="109AD8A9"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55-11.5</w:t>
            </w:r>
          </w:p>
        </w:tc>
      </w:tr>
      <w:tr w:rsidR="00296843" w:rsidRPr="00107522" w14:paraId="3B7526DE" w14:textId="77777777" w:rsidTr="00107522">
        <w:trPr>
          <w:trHeight w:val="20"/>
        </w:trPr>
        <w:tc>
          <w:tcPr>
            <w:tcW w:w="547" w:type="dxa"/>
          </w:tcPr>
          <w:p w14:paraId="4A4B9A3F" w14:textId="10C244F7" w:rsidR="00296843" w:rsidRPr="00BE2227" w:rsidRDefault="00A24056"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Kunopas","given":"S","non-dropping-particle":"","parse-names":false,"suffix":""}],"id":"ITEM-1","issued":{"date-parts":[["2008"]]},"publisher":"Khon Kaen University, Thailand","title":"Influence of horizontal to vertical reinforcement ratio on behavior of reinforced concrete deep beams designed by strut–and–tie method","type":"thesis"},"uris":["http://www.mendeley.com/documents/?uuid=fb644e5a-06e6-45ff-9a69-be4df4d06ae5"]}],"mendeley":{"formattedCitation":"[45]","plainTextFormattedCitation":"[45]","previouslyFormattedCitation":"[45]"},"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45]</w:t>
            </w:r>
            <w:r w:rsidRPr="00BE2227">
              <w:rPr>
                <w:rFonts w:asciiTheme="majorBidi" w:hAnsiTheme="majorBidi" w:cstheme="majorBidi"/>
                <w:sz w:val="16"/>
                <w:szCs w:val="16"/>
              </w:rPr>
              <w:fldChar w:fldCharType="end"/>
            </w:r>
          </w:p>
        </w:tc>
        <w:tc>
          <w:tcPr>
            <w:tcW w:w="427" w:type="dxa"/>
          </w:tcPr>
          <w:p w14:paraId="51693994" w14:textId="57A3EAB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6</w:t>
            </w:r>
          </w:p>
        </w:tc>
        <w:tc>
          <w:tcPr>
            <w:tcW w:w="990" w:type="dxa"/>
          </w:tcPr>
          <w:p w14:paraId="4CD2C2AC" w14:textId="5768FEF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0-1.0</w:t>
            </w:r>
          </w:p>
        </w:tc>
        <w:tc>
          <w:tcPr>
            <w:tcW w:w="1080" w:type="dxa"/>
          </w:tcPr>
          <w:p w14:paraId="4C832D81" w14:textId="755497ED"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2.0-28.0</w:t>
            </w:r>
          </w:p>
        </w:tc>
        <w:tc>
          <w:tcPr>
            <w:tcW w:w="1170" w:type="dxa"/>
          </w:tcPr>
          <w:p w14:paraId="5F7592B7" w14:textId="6A66E807"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0.4-0.54</w:t>
            </w:r>
          </w:p>
        </w:tc>
        <w:tc>
          <w:tcPr>
            <w:tcW w:w="1080" w:type="dxa"/>
          </w:tcPr>
          <w:p w14:paraId="3C8A630D" w14:textId="20931B6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28-528</w:t>
            </w:r>
          </w:p>
        </w:tc>
        <w:tc>
          <w:tcPr>
            <w:tcW w:w="833" w:type="dxa"/>
          </w:tcPr>
          <w:p w14:paraId="2406CB22" w14:textId="7095C16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11-0.33</w:t>
            </w:r>
          </w:p>
        </w:tc>
        <w:tc>
          <w:tcPr>
            <w:tcW w:w="900" w:type="dxa"/>
          </w:tcPr>
          <w:p w14:paraId="33AB8FEC" w14:textId="1085DF9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05-405</w:t>
            </w:r>
          </w:p>
        </w:tc>
        <w:tc>
          <w:tcPr>
            <w:tcW w:w="900" w:type="dxa"/>
          </w:tcPr>
          <w:p w14:paraId="57BD2FE4" w14:textId="438ACCA0"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11-0.33</w:t>
            </w:r>
          </w:p>
        </w:tc>
        <w:tc>
          <w:tcPr>
            <w:tcW w:w="990" w:type="dxa"/>
          </w:tcPr>
          <w:p w14:paraId="0FE331E5" w14:textId="20A0894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05-405</w:t>
            </w:r>
          </w:p>
        </w:tc>
        <w:tc>
          <w:tcPr>
            <w:tcW w:w="921" w:type="dxa"/>
          </w:tcPr>
          <w:p w14:paraId="19FDDF88" w14:textId="22C04FE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17-3.8</w:t>
            </w:r>
          </w:p>
        </w:tc>
      </w:tr>
      <w:tr w:rsidR="00296843" w:rsidRPr="00107522" w14:paraId="3EE7BE1E" w14:textId="77777777" w:rsidTr="00107522">
        <w:trPr>
          <w:trHeight w:val="20"/>
        </w:trPr>
        <w:tc>
          <w:tcPr>
            <w:tcW w:w="547" w:type="dxa"/>
          </w:tcPr>
          <w:p w14:paraId="4C3D0D23" w14:textId="07146AAE" w:rsidR="00296843" w:rsidRPr="00BE2227" w:rsidRDefault="00A24056"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author":[{"dropping-particle":"","family":"Lee","given":"D","non-dropping-particle":"","parse-names":false,"suffix":""}],"id":"ITEM-1","issued":{"date-parts":[["1982"]]},"publisher":"University of Toronto","title":"An experimental investigation in the effects of detailing on the shear behaviour of deep beams","type":"thesis"},"uris":["http://www.mendeley.com/documents/?uuid=e880ed61-1e8d-4baf-90b3-075a99f36ae9"]}],"mendeley":{"formattedCitation":"[46]","plainTextFormattedCitation":"[46]","previouslyFormattedCitation":"[46]"},"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46]</w:t>
            </w:r>
            <w:r w:rsidRPr="00BE2227">
              <w:rPr>
                <w:rFonts w:asciiTheme="majorBidi" w:hAnsiTheme="majorBidi" w:cstheme="majorBidi"/>
                <w:sz w:val="16"/>
                <w:szCs w:val="16"/>
              </w:rPr>
              <w:fldChar w:fldCharType="end"/>
            </w:r>
          </w:p>
        </w:tc>
        <w:tc>
          <w:tcPr>
            <w:tcW w:w="427" w:type="dxa"/>
          </w:tcPr>
          <w:p w14:paraId="5D2DE6FB" w14:textId="04BB833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w:t>
            </w:r>
          </w:p>
        </w:tc>
        <w:tc>
          <w:tcPr>
            <w:tcW w:w="990" w:type="dxa"/>
          </w:tcPr>
          <w:p w14:paraId="45032145" w14:textId="6054074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56-1.78</w:t>
            </w:r>
          </w:p>
        </w:tc>
        <w:tc>
          <w:tcPr>
            <w:tcW w:w="1080" w:type="dxa"/>
          </w:tcPr>
          <w:p w14:paraId="24203819" w14:textId="4625D8D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27.0-34.0</w:t>
            </w:r>
          </w:p>
        </w:tc>
        <w:tc>
          <w:tcPr>
            <w:tcW w:w="1170" w:type="dxa"/>
          </w:tcPr>
          <w:p w14:paraId="0314DD5E" w14:textId="0290E7E9"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1.89-2.16</w:t>
            </w:r>
          </w:p>
        </w:tc>
        <w:tc>
          <w:tcPr>
            <w:tcW w:w="1080" w:type="dxa"/>
          </w:tcPr>
          <w:p w14:paraId="527D2129" w14:textId="62CF0B3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98-498</w:t>
            </w:r>
          </w:p>
        </w:tc>
        <w:tc>
          <w:tcPr>
            <w:tcW w:w="833" w:type="dxa"/>
          </w:tcPr>
          <w:p w14:paraId="256DFCB6" w14:textId="1CB3459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5-0.5</w:t>
            </w:r>
          </w:p>
        </w:tc>
        <w:tc>
          <w:tcPr>
            <w:tcW w:w="900" w:type="dxa"/>
          </w:tcPr>
          <w:p w14:paraId="0784A24B" w14:textId="7316104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29-529</w:t>
            </w:r>
          </w:p>
        </w:tc>
        <w:tc>
          <w:tcPr>
            <w:tcW w:w="900" w:type="dxa"/>
          </w:tcPr>
          <w:p w14:paraId="0652D85D" w14:textId="06B4DE8A" w:rsidR="00296843" w:rsidRPr="00BE2227" w:rsidRDefault="00107522"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w:t>
            </w:r>
          </w:p>
        </w:tc>
        <w:tc>
          <w:tcPr>
            <w:tcW w:w="990" w:type="dxa"/>
          </w:tcPr>
          <w:p w14:paraId="33431558" w14:textId="3608E637"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29-529</w:t>
            </w:r>
          </w:p>
        </w:tc>
        <w:tc>
          <w:tcPr>
            <w:tcW w:w="921" w:type="dxa"/>
          </w:tcPr>
          <w:p w14:paraId="2F96953B" w14:textId="2C047B39"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2-4.84</w:t>
            </w:r>
          </w:p>
        </w:tc>
      </w:tr>
      <w:tr w:rsidR="00296843" w:rsidRPr="00107522" w14:paraId="560F9E4C" w14:textId="77777777" w:rsidTr="00107522">
        <w:trPr>
          <w:trHeight w:val="20"/>
        </w:trPr>
        <w:tc>
          <w:tcPr>
            <w:tcW w:w="547" w:type="dxa"/>
          </w:tcPr>
          <w:p w14:paraId="7C14299C" w14:textId="1F3CBA69" w:rsidR="00296843" w:rsidRPr="00BE2227" w:rsidRDefault="00A24056" w:rsidP="00296843">
            <w:pPr>
              <w:autoSpaceDE w:val="0"/>
              <w:autoSpaceDN w:val="0"/>
              <w:adjustRightInd w:val="0"/>
              <w:spacing w:after="0" w:line="240" w:lineRule="auto"/>
              <w:rPr>
                <w:rFonts w:asciiTheme="majorBidi" w:hAnsiTheme="majorBidi" w:cstheme="majorBidi"/>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51685752","abstract":"This study reports the test results of 16 reinforced concrete deep beams. Eight were tested with loads applied through and supported by columns, and the others by bearing plates. The main variables studied were the force-transferring mechanisms, the compressive strength of the concrete, and the horizontal and vertical stirrups. With identical shear span-to-effective-depth ratios, the shear strength of deep beams increases significantly with the increase in the compressive strength of concrete. The shear strength of deep beams also increases with the increase of the ratio of horizontal stirrups or vertical stirrups. The critical sections for flexure of deep beams were at the centroid of the half load-bearing plate and the faces of the load column, respectively. An analytical method for predicting the shear strength of deep beams with respect to the force-transferring mechanisms is proposed in this study. The shear strength predicted by the proposed method and the strut-and-tie model of ACI 318-08 are compared with available test results. The comparison shows the proposed method can more accurately predict the shear strength of reinforced concrete deep beams than the strut-and-tie model of ACI 318-08.","author":[{"dropping-particle":"","family":"Wen-Yao Lu  and Hsin-Wan Yu","given":"Ing-Jaung Lin","non-dropping-particle":"","parse-names":false,"suffix":""}],"container-title":"ACI Structural Journal","id":"ITEM-1","issue":"4","issued":{"date-parts":[["0"]]},"title":"Shear Strength of Reinforced Concrete Deep Beams","type":"article-journal","volume":"110"},"uris":["http://www.mendeley.com/documents/?uuid=3a537190-865b-4724-a83e-68d7c37673b9"]}],"mendeley":{"formattedCitation":"[47]","plainTextFormattedCitation":"[47]","previouslyFormattedCitation":"[47]"},"properties":{"noteIndex":0},"schema":"https://github.com/citation-style-language/schema/raw/master/csl-citation.json"}</w:instrText>
            </w:r>
            <w:r w:rsidRPr="00BE2227">
              <w:rPr>
                <w:rFonts w:asciiTheme="majorBidi" w:hAnsiTheme="majorBidi" w:cstheme="majorBidi"/>
                <w:sz w:val="16"/>
                <w:szCs w:val="16"/>
              </w:rPr>
              <w:fldChar w:fldCharType="separate"/>
            </w:r>
            <w:r w:rsidR="00310603" w:rsidRPr="00BE2227">
              <w:rPr>
                <w:rFonts w:asciiTheme="majorBidi" w:hAnsiTheme="majorBidi" w:cstheme="majorBidi"/>
                <w:noProof/>
                <w:sz w:val="16"/>
                <w:szCs w:val="16"/>
              </w:rPr>
              <w:t>[47]</w:t>
            </w:r>
            <w:r w:rsidRPr="00BE2227">
              <w:rPr>
                <w:rFonts w:asciiTheme="majorBidi" w:hAnsiTheme="majorBidi" w:cstheme="majorBidi"/>
                <w:sz w:val="16"/>
                <w:szCs w:val="16"/>
              </w:rPr>
              <w:fldChar w:fldCharType="end"/>
            </w:r>
          </w:p>
        </w:tc>
        <w:tc>
          <w:tcPr>
            <w:tcW w:w="427" w:type="dxa"/>
          </w:tcPr>
          <w:p w14:paraId="2C8D2E59" w14:textId="5F0F2A9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16</w:t>
            </w:r>
          </w:p>
        </w:tc>
        <w:tc>
          <w:tcPr>
            <w:tcW w:w="990" w:type="dxa"/>
          </w:tcPr>
          <w:p w14:paraId="3F37DCBB" w14:textId="7D8E3BC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61-0.83</w:t>
            </w:r>
          </w:p>
        </w:tc>
        <w:tc>
          <w:tcPr>
            <w:tcW w:w="1080" w:type="dxa"/>
          </w:tcPr>
          <w:p w14:paraId="5D1BC7F3" w14:textId="7756635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35.0-68.0</w:t>
            </w:r>
          </w:p>
        </w:tc>
        <w:tc>
          <w:tcPr>
            <w:tcW w:w="1170" w:type="dxa"/>
          </w:tcPr>
          <w:p w14:paraId="0DD2A333" w14:textId="20D787F6" w:rsidR="00296843" w:rsidRPr="00BE2227" w:rsidRDefault="00296843" w:rsidP="00296843">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1.69-1.99</w:t>
            </w:r>
          </w:p>
        </w:tc>
        <w:tc>
          <w:tcPr>
            <w:tcW w:w="1080" w:type="dxa"/>
          </w:tcPr>
          <w:p w14:paraId="64CBA0E9" w14:textId="7A69888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439-439</w:t>
            </w:r>
          </w:p>
        </w:tc>
        <w:tc>
          <w:tcPr>
            <w:tcW w:w="833" w:type="dxa"/>
          </w:tcPr>
          <w:p w14:paraId="72E8EC20" w14:textId="41C6DA4E"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57</w:t>
            </w:r>
          </w:p>
        </w:tc>
        <w:tc>
          <w:tcPr>
            <w:tcW w:w="900" w:type="dxa"/>
          </w:tcPr>
          <w:p w14:paraId="6CB76D86" w14:textId="2F11989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463</w:t>
            </w:r>
          </w:p>
        </w:tc>
        <w:tc>
          <w:tcPr>
            <w:tcW w:w="900" w:type="dxa"/>
          </w:tcPr>
          <w:p w14:paraId="53F1AF14" w14:textId="24DED3A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0-0.63</w:t>
            </w:r>
          </w:p>
        </w:tc>
        <w:tc>
          <w:tcPr>
            <w:tcW w:w="990" w:type="dxa"/>
          </w:tcPr>
          <w:p w14:paraId="79D686C7" w14:textId="0F66745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0-463</w:t>
            </w:r>
          </w:p>
        </w:tc>
        <w:tc>
          <w:tcPr>
            <w:tcW w:w="921" w:type="dxa"/>
          </w:tcPr>
          <w:p w14:paraId="35FD6B71" w14:textId="148E381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kern w:val="0"/>
                <w:sz w:val="16"/>
                <w:szCs w:val="16"/>
              </w:rPr>
            </w:pPr>
            <w:r w:rsidRPr="00BE2227">
              <w:rPr>
                <w:rFonts w:asciiTheme="majorBidi" w:hAnsiTheme="majorBidi" w:cstheme="majorBidi"/>
                <w:sz w:val="16"/>
                <w:szCs w:val="16"/>
              </w:rPr>
              <w:t>5.7-11.87</w:t>
            </w:r>
          </w:p>
        </w:tc>
      </w:tr>
      <w:tr w:rsidR="00107522" w:rsidRPr="00107522" w14:paraId="7C9B907D" w14:textId="77777777" w:rsidTr="00107522">
        <w:trPr>
          <w:trHeight w:val="20"/>
        </w:trPr>
        <w:tc>
          <w:tcPr>
            <w:tcW w:w="547" w:type="dxa"/>
          </w:tcPr>
          <w:p w14:paraId="1532CC0D" w14:textId="320AF01C" w:rsidR="00107522" w:rsidRPr="00BE2227" w:rsidRDefault="00107522" w:rsidP="00107522">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10.14359/51664021","abstract":"An experimental study on eight large reinforced concrete deep beams was performed. The variables were the shear span-depth ratio (a/d = 1.55 or 2.29), quantity of stirrups (0.0 or 0.1%), and type of loading (monotonic or fully reversed cyclic). All members failed in shear before yielding of the longitudinal reinforcement. The provision of only 0.1% of transverse reinforcement significantly decreased crack widths at service load levels and significantly increased the shear strength. For members with stirrups, the load-deformation response measured under monotonic loading provided an excellent envelope to the cyclic response and the shear strength under reversed cyclic loading was not significantly reduced. For the members without stirrups—somewhat surprisingly—those tested under reversed cyclic loading failed at significantly higher shear forces than their companion, monotonically loaded specimens.","author":[{"dropping-particle":"","family":"Boyan I. Mihaylov  and Michael P. Collins","given":"Evan C Bentz","non-dropping-particle":"","parse-names":false,"suffix":""}],"container-title":"ACI Structural Journal","id":"ITEM-1","issue":"6","issued":{"date-parts":[["0"]]},"title":"Behavior of Large Deep Beams Subjected to Monotonic and Reversed Cyclic Shear","type":"article-journal","volume":"107"},"uris":["http://www.mendeley.com/documents/?uuid=98c25a81-2907-4c43-8d58-329ad068759c"]}],"mendeley":{"formattedCitation":"[48]","plainTextFormattedCitation":"[48]","previouslyFormattedCitation":"[48]"},"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48]</w:t>
            </w:r>
            <w:r w:rsidRPr="00BE2227">
              <w:rPr>
                <w:rFonts w:asciiTheme="majorBidi" w:hAnsiTheme="majorBidi" w:cstheme="majorBidi"/>
                <w:color w:val="000000"/>
                <w:sz w:val="16"/>
                <w:szCs w:val="16"/>
              </w:rPr>
              <w:fldChar w:fldCharType="end"/>
            </w:r>
          </w:p>
        </w:tc>
        <w:tc>
          <w:tcPr>
            <w:tcW w:w="427" w:type="dxa"/>
          </w:tcPr>
          <w:p w14:paraId="58CAD2AE" w14:textId="5C6319BD"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7</w:t>
            </w:r>
          </w:p>
        </w:tc>
        <w:tc>
          <w:tcPr>
            <w:tcW w:w="990" w:type="dxa"/>
          </w:tcPr>
          <w:p w14:paraId="780153BF" w14:textId="6FDDBD4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55-2.28</w:t>
            </w:r>
          </w:p>
        </w:tc>
        <w:tc>
          <w:tcPr>
            <w:tcW w:w="1080" w:type="dxa"/>
          </w:tcPr>
          <w:p w14:paraId="65F6ADDC" w14:textId="1EE932E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9.0-38.0</w:t>
            </w:r>
          </w:p>
        </w:tc>
        <w:tc>
          <w:tcPr>
            <w:tcW w:w="1170" w:type="dxa"/>
          </w:tcPr>
          <w:p w14:paraId="4378CB48" w14:textId="3CBF559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69-0.69</w:t>
            </w:r>
          </w:p>
        </w:tc>
        <w:tc>
          <w:tcPr>
            <w:tcW w:w="1080" w:type="dxa"/>
          </w:tcPr>
          <w:p w14:paraId="0C1B5463" w14:textId="266A3FD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652-652</w:t>
            </w:r>
          </w:p>
        </w:tc>
        <w:tc>
          <w:tcPr>
            <w:tcW w:w="833" w:type="dxa"/>
          </w:tcPr>
          <w:p w14:paraId="0F811B88" w14:textId="59F5D3E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0.1</w:t>
            </w:r>
          </w:p>
        </w:tc>
        <w:tc>
          <w:tcPr>
            <w:tcW w:w="900" w:type="dxa"/>
          </w:tcPr>
          <w:p w14:paraId="6709E168" w14:textId="140C7C7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490</w:t>
            </w:r>
          </w:p>
        </w:tc>
        <w:tc>
          <w:tcPr>
            <w:tcW w:w="900" w:type="dxa"/>
          </w:tcPr>
          <w:p w14:paraId="01194B0C" w14:textId="5A58E8E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90" w:type="dxa"/>
          </w:tcPr>
          <w:p w14:paraId="4260ACED" w14:textId="35F055B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21" w:type="dxa"/>
          </w:tcPr>
          <w:p w14:paraId="11D6E854" w14:textId="1AE92B2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87-2.42</w:t>
            </w:r>
          </w:p>
        </w:tc>
      </w:tr>
      <w:tr w:rsidR="00107522" w:rsidRPr="00107522" w14:paraId="0B91156C" w14:textId="77777777" w:rsidTr="00107522">
        <w:trPr>
          <w:trHeight w:val="20"/>
        </w:trPr>
        <w:tc>
          <w:tcPr>
            <w:tcW w:w="547" w:type="dxa"/>
          </w:tcPr>
          <w:p w14:paraId="511AA8D9" w14:textId="17BB6D0E" w:rsidR="00107522" w:rsidRPr="00BE2227" w:rsidRDefault="00107522" w:rsidP="00107522">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https://doi.org/10.1016/j.engstruct.2020.111368","ISSN":"0141-0296","abstract":"It is common in concrete structures to encounter deep beams that are loaded or supported by wide elements such as shear walls in buildings and large piers in bridges. This type of boundary condition results in stress concentrations at the edges of the loading or supporting elements, and this in turn results in steep diagonal cracks and concentrated diagonal struts. In this study the shear strength of deep beams affected by stress concentrations is studied in detail with two methods: a two-parameter kinematic theory (2PKT) and a nonlinear finite element model (FEM) VecTor2, which is based on the Disturbed Stress Field Model and the Modified Compression Field Theory. It is shown that, with appropriate simple modifications to account for the loading or support conditions, as well as the dowel action of the longitudinal web reinforcement, the 2PKT captures well the shear strength of 10 test specimens from the literature. The average test-to-predicted ratio for the peak strength, as determined from the 2PKT, was 1.09 with a coefficient of variation of 8.69%. The average test-to-predicted ratio for the peak strength, as determined from the VecTor2 models, was 0.99 with a coefficient-of-variation of 5.27%. The VecTor2 models are also able to accurately capture the strain concentrations measured in the experiments. These FEM analyses and detailed experimental measurements assist in ultimately developing rational approaches, including kinematic and strut-and-tie methods, for evaluating deep beams with stress concentrations, as occurs in members with large loading or supporting elements.","author":[{"dropping-particle":"","family":"Proestos","given":"Giorgio T","non-dropping-particle":"","parse-names":false,"suffix":""},{"dropping-particle":"","family":"Palipana","given":"Dhanushka K","non-dropping-particle":"","parse-names":false,"suffix":""},{"dropping-particle":"","family":"Mihaylov","given":"Boyan I","non-dropping-particle":"","parse-names":false,"suffix":""}],"container-title":"Engineering Structures","id":"ITEM-1","issued":{"date-parts":[["2021"]]},"page":"111368","title":"Evaluating the shear resistance of deep beams loaded or supported by wide elements","type":"article-journal","volume":"226"},"uris":["http://www.mendeley.com/documents/?uuid=94cbff7f-37d5-4996-a97a-76f84c500888"]}],"mendeley":{"formattedCitation":"[49]","plainTextFormattedCitation":"[49]","previouslyFormattedCitation":"[49]"},"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49]</w:t>
            </w:r>
            <w:r w:rsidRPr="00BE2227">
              <w:rPr>
                <w:rFonts w:asciiTheme="majorBidi" w:hAnsiTheme="majorBidi" w:cstheme="majorBidi"/>
                <w:color w:val="000000"/>
                <w:sz w:val="16"/>
                <w:szCs w:val="16"/>
              </w:rPr>
              <w:fldChar w:fldCharType="end"/>
            </w:r>
          </w:p>
        </w:tc>
        <w:tc>
          <w:tcPr>
            <w:tcW w:w="427" w:type="dxa"/>
          </w:tcPr>
          <w:p w14:paraId="06CC5AE9" w14:textId="411F0DF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w:t>
            </w:r>
          </w:p>
        </w:tc>
        <w:tc>
          <w:tcPr>
            <w:tcW w:w="990" w:type="dxa"/>
          </w:tcPr>
          <w:p w14:paraId="68C85A75" w14:textId="3095E020"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2-1.2</w:t>
            </w:r>
          </w:p>
        </w:tc>
        <w:tc>
          <w:tcPr>
            <w:tcW w:w="1080" w:type="dxa"/>
          </w:tcPr>
          <w:p w14:paraId="69433516" w14:textId="7A717F24"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8.0-91.0</w:t>
            </w:r>
          </w:p>
        </w:tc>
        <w:tc>
          <w:tcPr>
            <w:tcW w:w="1170" w:type="dxa"/>
          </w:tcPr>
          <w:p w14:paraId="52586D20" w14:textId="5AA9CF2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7.35-11.33</w:t>
            </w:r>
          </w:p>
        </w:tc>
        <w:tc>
          <w:tcPr>
            <w:tcW w:w="1080" w:type="dxa"/>
          </w:tcPr>
          <w:p w14:paraId="255F4030" w14:textId="6300C25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57-457</w:t>
            </w:r>
          </w:p>
        </w:tc>
        <w:tc>
          <w:tcPr>
            <w:tcW w:w="833" w:type="dxa"/>
          </w:tcPr>
          <w:p w14:paraId="522E49ED" w14:textId="3DBEC1A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00" w:type="dxa"/>
          </w:tcPr>
          <w:p w14:paraId="54D6F6CB" w14:textId="3F84729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00" w:type="dxa"/>
          </w:tcPr>
          <w:p w14:paraId="55C6A096" w14:textId="1420DBA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90" w:type="dxa"/>
          </w:tcPr>
          <w:p w14:paraId="400B8856" w14:textId="05B780D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21" w:type="dxa"/>
          </w:tcPr>
          <w:p w14:paraId="157A3006" w14:textId="748D567D"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9.99-15.47</w:t>
            </w:r>
          </w:p>
        </w:tc>
      </w:tr>
      <w:tr w:rsidR="00296843" w:rsidRPr="00107522" w14:paraId="4662F8F3" w14:textId="77777777" w:rsidTr="00107522">
        <w:trPr>
          <w:trHeight w:val="20"/>
        </w:trPr>
        <w:tc>
          <w:tcPr>
            <w:tcW w:w="547" w:type="dxa"/>
          </w:tcPr>
          <w:p w14:paraId="333A4BE4" w14:textId="4BE5A205" w:rsidR="00296843" w:rsidRPr="00BE2227" w:rsidRDefault="00D4078E" w:rsidP="00296843">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10.14359/16434","abstract":"Results from an experimental investigation aimed at evaluating the adequacy of the strength factors for concrete struts in strut-and-tie models given in Appendix A of the 2002 ACI Building Code are presented. The main design variables considered were: the angle between primary strut-and-tie axes, amount of reinforcement crossing the strut, and concrete strength. A total of 12 deep beams were tested, eight with normal strength concrete and four with high-strength concrete. The ratio between experimentally obtained failure loads and the strengths predicted using the strut strength factors given in Appendix A of the ACI Code ranged between 1.00 and 1.22, and between 0.91 and 1.02 for normal and high-strength concrete beams, respectively. Inconsistencies were found in the provisions for minimum reinforcement crossing a strut in Sections A.3.3 and A.3.3.1 when applied to the test specimens, with the former leading to substantially larger reinforcement ratios. The use of a strut strength factor bs = 0.60 in high-strength concrete bottle-shaped struts without web reinforcement led to strength predictions approximately 10% higher than the experimental failure loads. The limited test results suggest that, as a minimum, an effective reinforcement ratio of 0.01, calculated according to ACI Code, Section A.3.3.1, should be provided in high-strength concrete members when a strength factor bs = 0.60 is used. Additional test data, however, are required before a definite recommendation can be made in this regard.","author":[{"dropping-particle":"","family":"Carlos G. Quintero-Febres  and James K. Wight","given":"Gustavo Parra-Montesinos","non-dropping-particle":"","parse-names":false,"suffix":""}],"container-title":"ACI Structural Journal","id":"ITEM-1","issue":"4","issued":{"date-parts":[["0"]]},"title":"Strength of Struts in Deep Concrete Members Designed Using Strut-and-Tie Method","type":"article-journal","volume":"103"},"uris":["http://www.mendeley.com/documents/?uuid=9080f567-5936-4cc0-b9be-67e4910265d9"]}],"mendeley":{"formattedCitation":"[50]","plainTextFormattedCitation":"[50]","previouslyFormattedCitation":"[50]"},"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00310603" w:rsidRPr="00BE2227">
              <w:rPr>
                <w:rFonts w:asciiTheme="majorBidi" w:hAnsiTheme="majorBidi" w:cstheme="majorBidi"/>
                <w:noProof/>
                <w:color w:val="000000"/>
                <w:sz w:val="16"/>
                <w:szCs w:val="16"/>
              </w:rPr>
              <w:t>[50]</w:t>
            </w:r>
            <w:r w:rsidRPr="00BE2227">
              <w:rPr>
                <w:rFonts w:asciiTheme="majorBidi" w:hAnsiTheme="majorBidi" w:cstheme="majorBidi"/>
                <w:color w:val="000000"/>
                <w:sz w:val="16"/>
                <w:szCs w:val="16"/>
              </w:rPr>
              <w:fldChar w:fldCharType="end"/>
            </w:r>
          </w:p>
        </w:tc>
        <w:tc>
          <w:tcPr>
            <w:tcW w:w="427" w:type="dxa"/>
          </w:tcPr>
          <w:p w14:paraId="5E7E435E" w14:textId="4D06054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2</w:t>
            </w:r>
          </w:p>
        </w:tc>
        <w:tc>
          <w:tcPr>
            <w:tcW w:w="990" w:type="dxa"/>
          </w:tcPr>
          <w:p w14:paraId="2CEB4950" w14:textId="19BCBF7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82-1.57</w:t>
            </w:r>
          </w:p>
        </w:tc>
        <w:tc>
          <w:tcPr>
            <w:tcW w:w="1080" w:type="dxa"/>
          </w:tcPr>
          <w:p w14:paraId="59684592" w14:textId="7AC41E4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2.0-50.0</w:t>
            </w:r>
          </w:p>
        </w:tc>
        <w:tc>
          <w:tcPr>
            <w:tcW w:w="1170" w:type="dxa"/>
          </w:tcPr>
          <w:p w14:paraId="1041E522" w14:textId="33263B2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05-4.07</w:t>
            </w:r>
          </w:p>
        </w:tc>
        <w:tc>
          <w:tcPr>
            <w:tcW w:w="1080" w:type="dxa"/>
          </w:tcPr>
          <w:p w14:paraId="4AFFFCD4" w14:textId="17990ED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27-462</w:t>
            </w:r>
          </w:p>
        </w:tc>
        <w:tc>
          <w:tcPr>
            <w:tcW w:w="833" w:type="dxa"/>
          </w:tcPr>
          <w:p w14:paraId="599322B0" w14:textId="7CEF5DDA"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0.75</w:t>
            </w:r>
          </w:p>
        </w:tc>
        <w:tc>
          <w:tcPr>
            <w:tcW w:w="900" w:type="dxa"/>
          </w:tcPr>
          <w:p w14:paraId="7CA69353" w14:textId="73C56959"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07-407</w:t>
            </w:r>
          </w:p>
        </w:tc>
        <w:tc>
          <w:tcPr>
            <w:tcW w:w="900" w:type="dxa"/>
          </w:tcPr>
          <w:p w14:paraId="1D6ECBBE" w14:textId="5848A519"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0.17</w:t>
            </w:r>
          </w:p>
        </w:tc>
        <w:tc>
          <w:tcPr>
            <w:tcW w:w="990" w:type="dxa"/>
          </w:tcPr>
          <w:p w14:paraId="3E8B03C7" w14:textId="773CD66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07-407</w:t>
            </w:r>
          </w:p>
        </w:tc>
        <w:tc>
          <w:tcPr>
            <w:tcW w:w="921" w:type="dxa"/>
          </w:tcPr>
          <w:p w14:paraId="761CB544" w14:textId="5A5CBC1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84-10.52</w:t>
            </w:r>
          </w:p>
        </w:tc>
      </w:tr>
      <w:tr w:rsidR="00296843" w:rsidRPr="00107522" w14:paraId="409FDF9B" w14:textId="77777777" w:rsidTr="00107522">
        <w:trPr>
          <w:trHeight w:val="20"/>
        </w:trPr>
        <w:tc>
          <w:tcPr>
            <w:tcW w:w="547" w:type="dxa"/>
          </w:tcPr>
          <w:p w14:paraId="16EC98DA" w14:textId="05B80718" w:rsidR="00296843" w:rsidRPr="00BE2227" w:rsidRDefault="00D4078E" w:rsidP="00296843">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10.1680/macr.2010.62.4.267","author":[{"dropping-particle":"","family":"Vollum","given":"Robert","non-dropping-particle":"","parse-names":false,"suffix":""},{"dropping-particle":"","family":"Sagaseta","given":"Juan","non-dropping-particle":"","parse-names":false,"suffix":""}],"container-title":"Magazine of Concrete Research - MAG CONCR RES","id":"ITEM-1","issued":{"date-parts":[["2010"]]},"page":"267-282","title":"Shear design of short-span beams","type":"article-journal","volume":"62"},"uris":["http://www.mendeley.com/documents/?uuid=ac45d77f-86bf-41cd-b0f8-6008b91994b8"]}],"mendeley":{"formattedCitation":"[51]","plainTextFormattedCitation":"[51]","previouslyFormattedCitation":"[51]"},"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00310603" w:rsidRPr="00BE2227">
              <w:rPr>
                <w:rFonts w:asciiTheme="majorBidi" w:hAnsiTheme="majorBidi" w:cstheme="majorBidi"/>
                <w:noProof/>
                <w:color w:val="000000"/>
                <w:sz w:val="16"/>
                <w:szCs w:val="16"/>
              </w:rPr>
              <w:t>[51]</w:t>
            </w:r>
            <w:r w:rsidRPr="00BE2227">
              <w:rPr>
                <w:rFonts w:asciiTheme="majorBidi" w:hAnsiTheme="majorBidi" w:cstheme="majorBidi"/>
                <w:color w:val="000000"/>
                <w:sz w:val="16"/>
                <w:szCs w:val="16"/>
              </w:rPr>
              <w:fldChar w:fldCharType="end"/>
            </w:r>
          </w:p>
        </w:tc>
        <w:tc>
          <w:tcPr>
            <w:tcW w:w="427" w:type="dxa"/>
          </w:tcPr>
          <w:p w14:paraId="0DB08E82" w14:textId="4253B54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7</w:t>
            </w:r>
          </w:p>
        </w:tc>
        <w:tc>
          <w:tcPr>
            <w:tcW w:w="990" w:type="dxa"/>
          </w:tcPr>
          <w:p w14:paraId="4957C441" w14:textId="0A5F8F1E"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18-1.26</w:t>
            </w:r>
          </w:p>
        </w:tc>
        <w:tc>
          <w:tcPr>
            <w:tcW w:w="1080" w:type="dxa"/>
          </w:tcPr>
          <w:p w14:paraId="4710BFD7" w14:textId="639F602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68.0-80.0</w:t>
            </w:r>
          </w:p>
        </w:tc>
        <w:tc>
          <w:tcPr>
            <w:tcW w:w="1170" w:type="dxa"/>
          </w:tcPr>
          <w:p w14:paraId="689C66DB" w14:textId="55B1811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32-3.32</w:t>
            </w:r>
          </w:p>
        </w:tc>
        <w:tc>
          <w:tcPr>
            <w:tcW w:w="1080" w:type="dxa"/>
          </w:tcPr>
          <w:p w14:paraId="5322D1E6" w14:textId="587F76B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580-580</w:t>
            </w:r>
          </w:p>
        </w:tc>
        <w:tc>
          <w:tcPr>
            <w:tcW w:w="833" w:type="dxa"/>
          </w:tcPr>
          <w:p w14:paraId="79DB456F" w14:textId="0EA4654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0.45</w:t>
            </w:r>
          </w:p>
        </w:tc>
        <w:tc>
          <w:tcPr>
            <w:tcW w:w="900" w:type="dxa"/>
          </w:tcPr>
          <w:p w14:paraId="6C03AE34" w14:textId="0F03ACDB"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550-550</w:t>
            </w:r>
          </w:p>
        </w:tc>
        <w:tc>
          <w:tcPr>
            <w:tcW w:w="900" w:type="dxa"/>
          </w:tcPr>
          <w:p w14:paraId="643EFCE5" w14:textId="7F88AB0D" w:rsidR="00296843" w:rsidRPr="00BE2227" w:rsidRDefault="00107522"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90" w:type="dxa"/>
          </w:tcPr>
          <w:p w14:paraId="5F78CEB5" w14:textId="0D317620"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550-550</w:t>
            </w:r>
          </w:p>
        </w:tc>
        <w:tc>
          <w:tcPr>
            <w:tcW w:w="921" w:type="dxa"/>
          </w:tcPr>
          <w:p w14:paraId="389ED6B6" w14:textId="73AC91E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5.42-10.47</w:t>
            </w:r>
          </w:p>
        </w:tc>
      </w:tr>
      <w:tr w:rsidR="00296843" w:rsidRPr="00107522" w14:paraId="619F75E3" w14:textId="77777777" w:rsidTr="00107522">
        <w:trPr>
          <w:trHeight w:val="20"/>
        </w:trPr>
        <w:tc>
          <w:tcPr>
            <w:tcW w:w="547" w:type="dxa"/>
          </w:tcPr>
          <w:p w14:paraId="30DAE7AF" w14:textId="65657BA1" w:rsidR="00296843" w:rsidRPr="00BE2227" w:rsidRDefault="00D4078E" w:rsidP="00296843">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10.3151/jact.8.303","author":[{"dropping-particle":"","family":"Sahoo","given":"Dipak Kumar","non-dropping-particle":"","parse-names":false,"suffix":""},{"dropping-particle":"","family":"Sagi","given":"Murali Sagar Varma","non-dropping-particle":"","parse-names":false,"suffix":""},{"dropping-particle":"","family":"Singh","given":"Bhupinder","non-dropping-particle":"","parse-names":false,"suffix":""},{"dropping-particle":"","family":"Bhargava","given":"Pradeep","non-dropping-particle":"","parse-names":false,"suffix":""}],"container-title":"Journal of Advanced Concrete Technology","id":"ITEM-1","issue":"3","issued":{"date-parts":[["2010"]]},"page":"303-314","title":"Effect of Detailing of Web Reinforcement on the Behavior of Bottle-shaped Struts","type":"article-journal","volume":"8"},"uris":["http://www.mendeley.com/documents/?uuid=e8734676-cecb-4638-a39d-14087a52de21"]}],"mendeley":{"formattedCitation":"[52]","plainTextFormattedCitation":"[52]","previouslyFormattedCitation":"[52]"},"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00310603" w:rsidRPr="00BE2227">
              <w:rPr>
                <w:rFonts w:asciiTheme="majorBidi" w:hAnsiTheme="majorBidi" w:cstheme="majorBidi"/>
                <w:noProof/>
                <w:color w:val="000000"/>
                <w:sz w:val="16"/>
                <w:szCs w:val="16"/>
              </w:rPr>
              <w:t>[52]</w:t>
            </w:r>
            <w:r w:rsidRPr="00BE2227">
              <w:rPr>
                <w:rFonts w:asciiTheme="majorBidi" w:hAnsiTheme="majorBidi" w:cstheme="majorBidi"/>
                <w:color w:val="000000"/>
                <w:sz w:val="16"/>
                <w:szCs w:val="16"/>
              </w:rPr>
              <w:fldChar w:fldCharType="end"/>
            </w:r>
          </w:p>
        </w:tc>
        <w:tc>
          <w:tcPr>
            <w:tcW w:w="427" w:type="dxa"/>
          </w:tcPr>
          <w:p w14:paraId="58F6E011" w14:textId="7C123F9D"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1</w:t>
            </w:r>
          </w:p>
        </w:tc>
        <w:tc>
          <w:tcPr>
            <w:tcW w:w="990" w:type="dxa"/>
          </w:tcPr>
          <w:p w14:paraId="11FECE8F" w14:textId="471059C6"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44-0.44</w:t>
            </w:r>
          </w:p>
        </w:tc>
        <w:tc>
          <w:tcPr>
            <w:tcW w:w="1080" w:type="dxa"/>
          </w:tcPr>
          <w:p w14:paraId="77470A61" w14:textId="0B9843C1"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6.0-45.0</w:t>
            </w:r>
          </w:p>
        </w:tc>
        <w:tc>
          <w:tcPr>
            <w:tcW w:w="1170" w:type="dxa"/>
          </w:tcPr>
          <w:p w14:paraId="7B66218C" w14:textId="27EE2FE2"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13-1.13</w:t>
            </w:r>
          </w:p>
        </w:tc>
        <w:tc>
          <w:tcPr>
            <w:tcW w:w="1080" w:type="dxa"/>
          </w:tcPr>
          <w:p w14:paraId="1821F0DF" w14:textId="2AE4756F"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00-400</w:t>
            </w:r>
          </w:p>
        </w:tc>
        <w:tc>
          <w:tcPr>
            <w:tcW w:w="833" w:type="dxa"/>
          </w:tcPr>
          <w:p w14:paraId="69225BF9" w14:textId="78598145"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0.66</w:t>
            </w:r>
          </w:p>
        </w:tc>
        <w:tc>
          <w:tcPr>
            <w:tcW w:w="900" w:type="dxa"/>
          </w:tcPr>
          <w:p w14:paraId="662F4BCD" w14:textId="3BB144CC"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440</w:t>
            </w:r>
          </w:p>
        </w:tc>
        <w:tc>
          <w:tcPr>
            <w:tcW w:w="900" w:type="dxa"/>
          </w:tcPr>
          <w:p w14:paraId="3F7BEA57" w14:textId="6269FF68"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0.48</w:t>
            </w:r>
          </w:p>
        </w:tc>
        <w:tc>
          <w:tcPr>
            <w:tcW w:w="990" w:type="dxa"/>
          </w:tcPr>
          <w:p w14:paraId="0FD9D08B" w14:textId="79E71073"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440</w:t>
            </w:r>
          </w:p>
        </w:tc>
        <w:tc>
          <w:tcPr>
            <w:tcW w:w="921" w:type="dxa"/>
          </w:tcPr>
          <w:p w14:paraId="32221C2B" w14:textId="2D4B6374" w:rsidR="00296843" w:rsidRPr="00BE2227" w:rsidRDefault="00296843" w:rsidP="0029684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6.73-8.24</w:t>
            </w:r>
          </w:p>
        </w:tc>
      </w:tr>
      <w:tr w:rsidR="00107522" w:rsidRPr="00107522" w14:paraId="2874A0D5" w14:textId="77777777" w:rsidTr="00107522">
        <w:trPr>
          <w:trHeight w:val="20"/>
        </w:trPr>
        <w:tc>
          <w:tcPr>
            <w:tcW w:w="547" w:type="dxa"/>
          </w:tcPr>
          <w:p w14:paraId="1566912F" w14:textId="1FC08B8A" w:rsidR="00107522" w:rsidRPr="00BE2227" w:rsidRDefault="00107522" w:rsidP="00107522">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author":[{"dropping-particle":"","family":"Salamy","given":"M","non-dropping-particle":"","parse-names":false,"suffix":""},{"dropping-particle":"","family":"Kobayashi","given":"H","non-dropping-particle":"","parse-names":false,"suffix":""},{"dropping-particle":"","family":"Unjoh","given":"S","non-dropping-particle":"","parse-names":false,"suffix":""},{"dropping-particle":"","family":"Kosa","given":"K","non-dropping-particle":"","parse-names":false,"suffix":""},{"dropping-particle":"","family":"Nishioka","given":"T","non-dropping-particle":"","parse-names":false,"suffix":""}],"container-title":"Proceedings of the 8th Symposium on Ductility Design Method for Bridges","id":"ITEM-1","issued":{"date-parts":[["2005"]]},"publisher-place":"Tokyo, Japan","title":"A comparative study on RC deep beams behavior with shear span to depth ratio between 0.5 and 1.5","type":"paper-conference"},"uris":["http://www.mendeley.com/documents/?uuid=b4eb0301-bb51-4d02-853e-74e7f18bbcc3"]}],"mendeley":{"formattedCitation":"[53]","plainTextFormattedCitation":"[53]","previouslyFormattedCitation":"[53]"},"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53]</w:t>
            </w:r>
            <w:r w:rsidRPr="00BE2227">
              <w:rPr>
                <w:rFonts w:asciiTheme="majorBidi" w:hAnsiTheme="majorBidi" w:cstheme="majorBidi"/>
                <w:color w:val="000000"/>
                <w:sz w:val="16"/>
                <w:szCs w:val="16"/>
              </w:rPr>
              <w:fldChar w:fldCharType="end"/>
            </w:r>
          </w:p>
        </w:tc>
        <w:tc>
          <w:tcPr>
            <w:tcW w:w="427" w:type="dxa"/>
          </w:tcPr>
          <w:p w14:paraId="1ADC85ED" w14:textId="65DABB00"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9</w:t>
            </w:r>
          </w:p>
        </w:tc>
        <w:tc>
          <w:tcPr>
            <w:tcW w:w="990" w:type="dxa"/>
          </w:tcPr>
          <w:p w14:paraId="190AA460" w14:textId="5104CFD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5-1.5</w:t>
            </w:r>
          </w:p>
        </w:tc>
        <w:tc>
          <w:tcPr>
            <w:tcW w:w="1080" w:type="dxa"/>
          </w:tcPr>
          <w:p w14:paraId="4850B118" w14:textId="421AD2D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3.0-38.0</w:t>
            </w:r>
          </w:p>
        </w:tc>
        <w:tc>
          <w:tcPr>
            <w:tcW w:w="1170" w:type="dxa"/>
          </w:tcPr>
          <w:p w14:paraId="5AA6C4BA" w14:textId="0EA7B3A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99-2.11</w:t>
            </w:r>
          </w:p>
        </w:tc>
        <w:tc>
          <w:tcPr>
            <w:tcW w:w="1080" w:type="dxa"/>
          </w:tcPr>
          <w:p w14:paraId="4AD5F9B2" w14:textId="68FA21E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72-402</w:t>
            </w:r>
          </w:p>
        </w:tc>
        <w:tc>
          <w:tcPr>
            <w:tcW w:w="833" w:type="dxa"/>
          </w:tcPr>
          <w:p w14:paraId="0DD9119C" w14:textId="295208C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0.8</w:t>
            </w:r>
          </w:p>
        </w:tc>
        <w:tc>
          <w:tcPr>
            <w:tcW w:w="900" w:type="dxa"/>
          </w:tcPr>
          <w:p w14:paraId="5B854F62" w14:textId="573FE32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72-402</w:t>
            </w:r>
          </w:p>
        </w:tc>
        <w:tc>
          <w:tcPr>
            <w:tcW w:w="900" w:type="dxa"/>
          </w:tcPr>
          <w:p w14:paraId="244347E8" w14:textId="42A4DF0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90" w:type="dxa"/>
          </w:tcPr>
          <w:p w14:paraId="442A58F0" w14:textId="30E2C4C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21" w:type="dxa"/>
          </w:tcPr>
          <w:p w14:paraId="27A2B7DF" w14:textId="11C9219E"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36-8.56</w:t>
            </w:r>
          </w:p>
        </w:tc>
      </w:tr>
      <w:tr w:rsidR="00107522" w:rsidRPr="00107522" w14:paraId="02EBC40A" w14:textId="77777777" w:rsidTr="00107522">
        <w:trPr>
          <w:trHeight w:val="20"/>
        </w:trPr>
        <w:tc>
          <w:tcPr>
            <w:tcW w:w="547" w:type="dxa"/>
            <w:vAlign w:val="bottom"/>
          </w:tcPr>
          <w:p w14:paraId="241818A2" w14:textId="70F58A90" w:rsidR="00107522" w:rsidRPr="00BE2227" w:rsidRDefault="00107522" w:rsidP="00107522">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10899","abstract":"Results of tests on 52 deep reinforced concrete beams under two equal symmetrically placed point loads are reported. The investigation’s objectives were to study the effect of vertical and horizontal web reinforcement and shear span-to-effective depth ratio on inclined cracking shear, ultimate shear strength, midspan deflection, tension reinforcement strain, and crack width. Test results indicated that web reinforcement produces no effect on formation of inclined cracks and seems to moderately affect ultimate shear strength. Addition of vertical web reinforcement (&amp; = 0.18 to 1.25 percent) improves ultimate shear strength of deep beams. However, addition of horizontal web reinforcement (&amp;, = 0.23 to 0.91 percent) had little or no influence on ultimate shear strength. Considerable increase in load-carrying capacity was observed with increasing concrete strength and decreasing shear span-to- effective depth ratio.","author":[{"dropping-particle":"","family":"Vantsiotis","given":"K N Smith and A S","non-dropping-particle":"","parse-names":false,"suffix":""}],"container-title":"ACI Journal Proceedings","id":"ITEM-1","issue":"3","issued":{"date-parts":[["0"]]},"title":"Shear Strength of Deep Beams","type":"article-journal","volume":"79"},"uris":["http://www.mendeley.com/documents/?uuid=2c2a0d54-dbe0-44c7-bcda-1ec993be0637"]}],"mendeley":{"formattedCitation":"[4]","plainTextFormattedCitation":"[4]","previouslyFormattedCitation":"[4]"},"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4]</w:t>
            </w:r>
            <w:r w:rsidRPr="00BE2227">
              <w:rPr>
                <w:rFonts w:asciiTheme="majorBidi" w:hAnsiTheme="majorBidi" w:cstheme="majorBidi"/>
                <w:sz w:val="16"/>
                <w:szCs w:val="16"/>
              </w:rPr>
              <w:fldChar w:fldCharType="end"/>
            </w:r>
          </w:p>
        </w:tc>
        <w:tc>
          <w:tcPr>
            <w:tcW w:w="427" w:type="dxa"/>
            <w:vAlign w:val="bottom"/>
          </w:tcPr>
          <w:p w14:paraId="4B75C31C" w14:textId="376D53C0" w:rsidR="00107522" w:rsidRPr="00BE2227" w:rsidRDefault="00107522" w:rsidP="00107522">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color w:val="000000"/>
                <w:sz w:val="16"/>
                <w:szCs w:val="16"/>
              </w:rPr>
              <w:t>4</w:t>
            </w:r>
          </w:p>
        </w:tc>
        <w:tc>
          <w:tcPr>
            <w:tcW w:w="990" w:type="dxa"/>
            <w:vAlign w:val="bottom"/>
          </w:tcPr>
          <w:p w14:paraId="7FCAF537" w14:textId="7832CC35" w:rsidR="00107522" w:rsidRPr="00BE2227" w:rsidRDefault="00107522" w:rsidP="00107522">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color w:val="000000"/>
                <w:sz w:val="16"/>
                <w:szCs w:val="16"/>
              </w:rPr>
              <w:t>0.77-1.34</w:t>
            </w:r>
          </w:p>
        </w:tc>
        <w:tc>
          <w:tcPr>
            <w:tcW w:w="1080" w:type="dxa"/>
            <w:vAlign w:val="bottom"/>
          </w:tcPr>
          <w:p w14:paraId="282E3C56" w14:textId="4FD0F6D4" w:rsidR="00107522" w:rsidRPr="00BE2227" w:rsidRDefault="00107522" w:rsidP="00107522">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color w:val="000000"/>
                <w:sz w:val="16"/>
                <w:szCs w:val="16"/>
              </w:rPr>
              <w:t>20.5-21.7</w:t>
            </w:r>
          </w:p>
        </w:tc>
        <w:tc>
          <w:tcPr>
            <w:tcW w:w="1170" w:type="dxa"/>
            <w:vAlign w:val="bottom"/>
          </w:tcPr>
          <w:p w14:paraId="10CD84BD" w14:textId="1E99FA4F" w:rsidR="00107522" w:rsidRPr="00BE2227" w:rsidRDefault="00107522" w:rsidP="00107522">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color w:val="000000"/>
                <w:sz w:val="16"/>
                <w:szCs w:val="16"/>
              </w:rPr>
              <w:t>1.93-1.93</w:t>
            </w:r>
          </w:p>
        </w:tc>
        <w:tc>
          <w:tcPr>
            <w:tcW w:w="1080" w:type="dxa"/>
            <w:vAlign w:val="bottom"/>
          </w:tcPr>
          <w:p w14:paraId="376A03CD" w14:textId="142473A1" w:rsidR="00107522" w:rsidRPr="00BE2227" w:rsidRDefault="00107522" w:rsidP="00107522">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color w:val="000000"/>
                <w:sz w:val="16"/>
                <w:szCs w:val="16"/>
              </w:rPr>
              <w:t>431-431</w:t>
            </w:r>
          </w:p>
        </w:tc>
        <w:tc>
          <w:tcPr>
            <w:tcW w:w="833" w:type="dxa"/>
            <w:vAlign w:val="bottom"/>
          </w:tcPr>
          <w:p w14:paraId="7920B1B3" w14:textId="7B42DAEA" w:rsidR="00107522" w:rsidRPr="00BE2227" w:rsidRDefault="00107522" w:rsidP="00107522">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color w:val="000000"/>
                <w:sz w:val="16"/>
                <w:szCs w:val="16"/>
              </w:rPr>
              <w:t>0</w:t>
            </w:r>
          </w:p>
        </w:tc>
        <w:tc>
          <w:tcPr>
            <w:tcW w:w="900" w:type="dxa"/>
            <w:vAlign w:val="bottom"/>
          </w:tcPr>
          <w:p w14:paraId="764E253F" w14:textId="2EC420CA" w:rsidR="00107522" w:rsidRPr="00BE2227" w:rsidRDefault="00107522" w:rsidP="00107522">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color w:val="000000"/>
                <w:sz w:val="16"/>
                <w:szCs w:val="16"/>
              </w:rPr>
              <w:t>0</w:t>
            </w:r>
          </w:p>
        </w:tc>
        <w:tc>
          <w:tcPr>
            <w:tcW w:w="900" w:type="dxa"/>
            <w:vAlign w:val="bottom"/>
          </w:tcPr>
          <w:p w14:paraId="2EF7E098" w14:textId="64837754" w:rsidR="00107522" w:rsidRPr="00BE2227" w:rsidRDefault="00107522" w:rsidP="00107522">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color w:val="000000"/>
                <w:sz w:val="16"/>
                <w:szCs w:val="16"/>
              </w:rPr>
              <w:t>0</w:t>
            </w:r>
          </w:p>
        </w:tc>
        <w:tc>
          <w:tcPr>
            <w:tcW w:w="990" w:type="dxa"/>
          </w:tcPr>
          <w:p w14:paraId="766FE0B0" w14:textId="60296A52" w:rsidR="00107522" w:rsidRPr="00BE2227" w:rsidRDefault="00107522" w:rsidP="00107522">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sz w:val="16"/>
                <w:szCs w:val="16"/>
              </w:rPr>
              <w:t>0</w:t>
            </w:r>
          </w:p>
        </w:tc>
        <w:tc>
          <w:tcPr>
            <w:tcW w:w="921" w:type="dxa"/>
            <w:vAlign w:val="bottom"/>
          </w:tcPr>
          <w:p w14:paraId="3D0BA5FE" w14:textId="4F570440" w:rsidR="00107522" w:rsidRPr="00BE2227" w:rsidRDefault="00107522" w:rsidP="00107522">
            <w:pPr>
              <w:autoSpaceDE w:val="0"/>
              <w:autoSpaceDN w:val="0"/>
              <w:adjustRightInd w:val="0"/>
              <w:spacing w:after="0" w:line="240" w:lineRule="auto"/>
              <w:jc w:val="center"/>
              <w:rPr>
                <w:rFonts w:asciiTheme="majorBidi" w:hAnsiTheme="majorBidi" w:cstheme="majorBidi"/>
                <w:sz w:val="16"/>
                <w:szCs w:val="16"/>
              </w:rPr>
            </w:pPr>
            <w:r w:rsidRPr="00BE2227">
              <w:rPr>
                <w:rFonts w:asciiTheme="majorBidi" w:hAnsiTheme="majorBidi" w:cstheme="majorBidi"/>
                <w:color w:val="000000"/>
                <w:sz w:val="16"/>
                <w:szCs w:val="16"/>
              </w:rPr>
              <w:t>3.19-4.39</w:t>
            </w:r>
          </w:p>
        </w:tc>
      </w:tr>
      <w:tr w:rsidR="00107522" w:rsidRPr="00107522" w14:paraId="0EABE457" w14:textId="77777777" w:rsidTr="00107522">
        <w:trPr>
          <w:trHeight w:val="20"/>
        </w:trPr>
        <w:tc>
          <w:tcPr>
            <w:tcW w:w="547" w:type="dxa"/>
          </w:tcPr>
          <w:p w14:paraId="4251B65F" w14:textId="0F268965" w:rsidR="00107522" w:rsidRPr="00BE2227" w:rsidRDefault="00107522" w:rsidP="00107522">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10.14359/9644","abstract":"This work examines 14 beams with stirrups failing in shear, in addition to 107 from the literature. These include high-strength concrete (HSC) beams with compressive strength of f,’ &gt; 41.4 N/mm2 (6000 psi), and normal strength concrete (NSC) beams with lower f,’ values. It is shown that using ACI Building Code Eq. (1 I-6) for concrete contribution is conservative for both HSC and NSC over a wide range of the principal variables: concrete compressive strength; stirrup nominal strength (p, f,); longitudinal steel ratio (pW); and shear span-to-depth ratio (a/d). However, a higher coefficient of variation (COV) is obtained using the more conservative Canadian code simple design alternative. The latter ignores the influence of pW and a/d on concrete contribution in a way similar to ACI Eq. (I l-3). A proposed design method is also conservative with a lower COV than ACI Eq. (1 l-6). Design by either of these two methods shows no drop in the safety factors with rising f,’ [up to 82.9 N/mm2 (12,000 psi)] and pw (over 4 per-cent). However, when a/d ratios exceed 5 or when p,f, values are high, both methods (ACI and proposed) give lower safety factors.","author":[{"dropping-particle":"","family":"Al-Musawi","given":"Kaiss F Sarsam and Janan M S","non-dropping-particle":"","parse-names":false,"suffix":""}],"container-title":"ACI Structural Journal","id":"ITEM-1","issue":"6","issued":{"date-parts":[["0"]]},"title":"Shear Design of High- and Normal Strength Concrete Beams with Web Reinforcement","type":"article-journal","volume":"89"},"uris":["http://www.mendeley.com/documents/?uuid=989583fc-b456-48d6-a0ec-c86e9e5c8fee"]}],"mendeley":{"formattedCitation":"[54]","plainTextFormattedCitation":"[54]","previouslyFormattedCitation":"[54]"},"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54]</w:t>
            </w:r>
            <w:r w:rsidRPr="00BE2227">
              <w:rPr>
                <w:rFonts w:asciiTheme="majorBidi" w:hAnsiTheme="majorBidi" w:cstheme="majorBidi"/>
                <w:color w:val="000000"/>
                <w:sz w:val="16"/>
                <w:szCs w:val="16"/>
              </w:rPr>
              <w:fldChar w:fldCharType="end"/>
            </w:r>
          </w:p>
        </w:tc>
        <w:tc>
          <w:tcPr>
            <w:tcW w:w="427" w:type="dxa"/>
          </w:tcPr>
          <w:p w14:paraId="53CE3819" w14:textId="11E95E5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0</w:t>
            </w:r>
          </w:p>
        </w:tc>
        <w:tc>
          <w:tcPr>
            <w:tcW w:w="990" w:type="dxa"/>
          </w:tcPr>
          <w:p w14:paraId="294AEBE7" w14:textId="2D60FCE9"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5-2.5</w:t>
            </w:r>
          </w:p>
        </w:tc>
        <w:tc>
          <w:tcPr>
            <w:tcW w:w="1080" w:type="dxa"/>
          </w:tcPr>
          <w:p w14:paraId="3A48C812" w14:textId="4D0F0CE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9.0-80.0</w:t>
            </w:r>
          </w:p>
        </w:tc>
        <w:tc>
          <w:tcPr>
            <w:tcW w:w="1170" w:type="dxa"/>
          </w:tcPr>
          <w:p w14:paraId="15303B80" w14:textId="1D7E48F0"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23-3.51</w:t>
            </w:r>
          </w:p>
        </w:tc>
        <w:tc>
          <w:tcPr>
            <w:tcW w:w="1080" w:type="dxa"/>
          </w:tcPr>
          <w:p w14:paraId="7667529F" w14:textId="504D5634"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95-495</w:t>
            </w:r>
          </w:p>
        </w:tc>
        <w:tc>
          <w:tcPr>
            <w:tcW w:w="833" w:type="dxa"/>
          </w:tcPr>
          <w:p w14:paraId="74D995A5" w14:textId="54DA47B4"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9-0.19</w:t>
            </w:r>
          </w:p>
        </w:tc>
        <w:tc>
          <w:tcPr>
            <w:tcW w:w="900" w:type="dxa"/>
          </w:tcPr>
          <w:p w14:paraId="5A4ECCC2" w14:textId="21BA42F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820-820</w:t>
            </w:r>
          </w:p>
        </w:tc>
        <w:tc>
          <w:tcPr>
            <w:tcW w:w="900" w:type="dxa"/>
          </w:tcPr>
          <w:p w14:paraId="1C120505" w14:textId="7F251B8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90" w:type="dxa"/>
            <w:vAlign w:val="bottom"/>
          </w:tcPr>
          <w:p w14:paraId="7A5762C9" w14:textId="5B19024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color w:val="000000"/>
                <w:sz w:val="16"/>
                <w:szCs w:val="16"/>
              </w:rPr>
              <w:t>0</w:t>
            </w:r>
          </w:p>
        </w:tc>
        <w:tc>
          <w:tcPr>
            <w:tcW w:w="921" w:type="dxa"/>
          </w:tcPr>
          <w:p w14:paraId="0575AE49" w14:textId="560AEA4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89-5.08</w:t>
            </w:r>
          </w:p>
        </w:tc>
      </w:tr>
      <w:tr w:rsidR="00310603" w:rsidRPr="00107522" w14:paraId="5C96D8A7" w14:textId="77777777" w:rsidTr="00107522">
        <w:trPr>
          <w:trHeight w:val="20"/>
        </w:trPr>
        <w:tc>
          <w:tcPr>
            <w:tcW w:w="547" w:type="dxa"/>
          </w:tcPr>
          <w:p w14:paraId="0033043A" w14:textId="5A53351E" w:rsidR="00310603" w:rsidRPr="00BE2227" w:rsidRDefault="00310603" w:rsidP="00310603">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author":[{"dropping-particle":"","family":"Senturk","given":"A","non-dropping-particle":"","parse-names":false,"suffix":""},{"dropping-particle":"","family":"Higgins","given":"Christopher","non-dropping-particle":"","parse-names":false,"suffix":""}],"container-title":"ACI Structural Journal","id":"ITEM-1","issued":{"date-parts":[["2010"]]},"page":"544-553","title":"Evaluation of Reinforced Concrete Deck Girder Bridge Bent Caps with 1950s Vintage Details: Analytical Methods","type":"article-journal","volume":"107"},"uris":["http://www.mendeley.com/documents/?uuid=d3a72daf-8f69-4970-944d-8adf9595aee6"]}],"mendeley":{"formattedCitation":"[55]","plainTextFormattedCitation":"[55]","previouslyFormattedCitation":"[55]"},"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55]</w:t>
            </w:r>
            <w:r w:rsidRPr="00BE2227">
              <w:rPr>
                <w:rFonts w:asciiTheme="majorBidi" w:hAnsiTheme="majorBidi" w:cstheme="majorBidi"/>
                <w:color w:val="000000"/>
                <w:sz w:val="16"/>
                <w:szCs w:val="16"/>
              </w:rPr>
              <w:fldChar w:fldCharType="end"/>
            </w:r>
          </w:p>
        </w:tc>
        <w:tc>
          <w:tcPr>
            <w:tcW w:w="427" w:type="dxa"/>
          </w:tcPr>
          <w:p w14:paraId="4035C417" w14:textId="0D69252A"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5</w:t>
            </w:r>
          </w:p>
        </w:tc>
        <w:tc>
          <w:tcPr>
            <w:tcW w:w="990" w:type="dxa"/>
          </w:tcPr>
          <w:p w14:paraId="69B087D6" w14:textId="05579456"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37-2.09</w:t>
            </w:r>
          </w:p>
        </w:tc>
        <w:tc>
          <w:tcPr>
            <w:tcW w:w="1080" w:type="dxa"/>
          </w:tcPr>
          <w:p w14:paraId="34581108" w14:textId="047D2501"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4.0-28.0</w:t>
            </w:r>
          </w:p>
        </w:tc>
        <w:tc>
          <w:tcPr>
            <w:tcW w:w="1170" w:type="dxa"/>
          </w:tcPr>
          <w:p w14:paraId="31923626" w14:textId="5CBDAA7C"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28-0.56</w:t>
            </w:r>
          </w:p>
        </w:tc>
        <w:tc>
          <w:tcPr>
            <w:tcW w:w="1080" w:type="dxa"/>
          </w:tcPr>
          <w:p w14:paraId="51342C44" w14:textId="4CDBCBD4"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69-490</w:t>
            </w:r>
          </w:p>
        </w:tc>
        <w:tc>
          <w:tcPr>
            <w:tcW w:w="833" w:type="dxa"/>
          </w:tcPr>
          <w:p w14:paraId="59930C16" w14:textId="2AAA7EDB"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29-0.44</w:t>
            </w:r>
          </w:p>
        </w:tc>
        <w:tc>
          <w:tcPr>
            <w:tcW w:w="900" w:type="dxa"/>
          </w:tcPr>
          <w:p w14:paraId="79438A98" w14:textId="1FD90BAE"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46-429</w:t>
            </w:r>
          </w:p>
        </w:tc>
        <w:tc>
          <w:tcPr>
            <w:tcW w:w="900" w:type="dxa"/>
          </w:tcPr>
          <w:p w14:paraId="2F28EAEC" w14:textId="5968424B" w:rsidR="00310603" w:rsidRPr="00BE2227" w:rsidRDefault="00107522"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90" w:type="dxa"/>
          </w:tcPr>
          <w:p w14:paraId="4FC92365" w14:textId="7DD03071"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46-429</w:t>
            </w:r>
          </w:p>
        </w:tc>
        <w:tc>
          <w:tcPr>
            <w:tcW w:w="921" w:type="dxa"/>
          </w:tcPr>
          <w:p w14:paraId="725FB45A" w14:textId="30172C3A"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76-3.03</w:t>
            </w:r>
          </w:p>
        </w:tc>
      </w:tr>
      <w:tr w:rsidR="00107522" w:rsidRPr="00107522" w14:paraId="39AD9A50" w14:textId="77777777" w:rsidTr="00107522">
        <w:trPr>
          <w:trHeight w:val="20"/>
        </w:trPr>
        <w:tc>
          <w:tcPr>
            <w:tcW w:w="547" w:type="dxa"/>
          </w:tcPr>
          <w:p w14:paraId="7590257C" w14:textId="24942B19" w:rsidR="00107522" w:rsidRPr="00BE2227" w:rsidRDefault="00107522" w:rsidP="00107522">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https://doi.org/10.1016/j.engstruct.2016.03.002","ISSN":"0141-0296","abstract":"The strut and tie model (STM) has emerged as an alternative effective design methodology particularly for D-regions and complex structural concrete members. This paper verifies the applicability of STM for predicting the shear capacity of high strength concrete (HSC) deep beams without web reinforcement. A total of 18 deep beams were constructed and tested in four-point bending up to failure. The test variables included the longitudinal reinforcement ratio, the shear span to depth ratio, and the beam depth. The load carrying capacity of the beams was predicted using STM. The accuracy of the predictions was examined considering two critical assumptions related to the upper strut height. The predicted load carrying capacity of the beams was compared with the experimental values. The results of the comparison indicated that the two assumptions of the upper strut height showed good prediction capability of the test results for HSC deep beams without shear reinforcement capturing the effects of the test variables.","author":[{"dropping-particle":"","family":"Shuraim","given":"Ahmed B","non-dropping-particle":"","parse-names":false,"suffix":""},{"dropping-particle":"","family":"El-Sayed","given":"Ahmed K","non-dropping-particle":"","parse-names":false,"suffix":""}],"container-title":"Engineering Structures","id":"ITEM-1","issued":{"date-parts":[["2016"]]},"page":"71-85","title":"Experimental verification of strut and tie model for HSC deep beams without shear reinforcement","type":"article-journal","volume":"117"},"uris":["http://www.mendeley.com/documents/?uuid=8cd7ea5b-eed5-4809-97ab-1fa1f44709dd"]}],"mendeley":{"formattedCitation":"[56]","plainTextFormattedCitation":"[56]","previouslyFormattedCitation":"[56]"},"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56]</w:t>
            </w:r>
            <w:r w:rsidRPr="00BE2227">
              <w:rPr>
                <w:rFonts w:asciiTheme="majorBidi" w:hAnsiTheme="majorBidi" w:cstheme="majorBidi"/>
                <w:color w:val="000000"/>
                <w:sz w:val="16"/>
                <w:szCs w:val="16"/>
              </w:rPr>
              <w:fldChar w:fldCharType="end"/>
            </w:r>
          </w:p>
        </w:tc>
        <w:tc>
          <w:tcPr>
            <w:tcW w:w="427" w:type="dxa"/>
          </w:tcPr>
          <w:p w14:paraId="35FB0BCB" w14:textId="6A05724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8</w:t>
            </w:r>
          </w:p>
        </w:tc>
        <w:tc>
          <w:tcPr>
            <w:tcW w:w="990" w:type="dxa"/>
          </w:tcPr>
          <w:p w14:paraId="7B004D6C" w14:textId="28FDB44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94-2.0</w:t>
            </w:r>
          </w:p>
        </w:tc>
        <w:tc>
          <w:tcPr>
            <w:tcW w:w="1080" w:type="dxa"/>
          </w:tcPr>
          <w:p w14:paraId="55A730E7" w14:textId="2FF17600"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55.0-58.0</w:t>
            </w:r>
          </w:p>
        </w:tc>
        <w:tc>
          <w:tcPr>
            <w:tcW w:w="1170" w:type="dxa"/>
          </w:tcPr>
          <w:p w14:paraId="0A0BF3C0" w14:textId="4A797C80"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73-1.83</w:t>
            </w:r>
          </w:p>
        </w:tc>
        <w:tc>
          <w:tcPr>
            <w:tcW w:w="1080" w:type="dxa"/>
          </w:tcPr>
          <w:p w14:paraId="0792BA76" w14:textId="6581D7C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569-569</w:t>
            </w:r>
          </w:p>
        </w:tc>
        <w:tc>
          <w:tcPr>
            <w:tcW w:w="833" w:type="dxa"/>
          </w:tcPr>
          <w:p w14:paraId="2307ECB4" w14:textId="727F4BC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00" w:type="dxa"/>
          </w:tcPr>
          <w:p w14:paraId="021072D6" w14:textId="5BA4754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00" w:type="dxa"/>
          </w:tcPr>
          <w:p w14:paraId="4C122D1F" w14:textId="03BBA17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90" w:type="dxa"/>
          </w:tcPr>
          <w:p w14:paraId="7059CCA3" w14:textId="563AA73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21" w:type="dxa"/>
          </w:tcPr>
          <w:p w14:paraId="400C79E8" w14:textId="0A9655B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61-7.65</w:t>
            </w:r>
          </w:p>
        </w:tc>
      </w:tr>
      <w:tr w:rsidR="00107522" w:rsidRPr="00107522" w14:paraId="19167F4D" w14:textId="77777777" w:rsidTr="00107522">
        <w:trPr>
          <w:trHeight w:val="20"/>
        </w:trPr>
        <w:tc>
          <w:tcPr>
            <w:tcW w:w="547" w:type="dxa"/>
          </w:tcPr>
          <w:p w14:paraId="6238A02B" w14:textId="1DCDAA0D" w:rsidR="00107522" w:rsidRPr="00BE2227" w:rsidRDefault="00107522" w:rsidP="00107522">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991","abstract":"Nineteen reinforced concrete deep beams with compressive strengths in the range of 41 MPa less than or equal to 59 MPa (6000 psi less than or equal to 8600 psi) were tested under two-point top loading. All the beams were singly reinforced with main steel percentage of 1.23 percent and with nominal percentage of shear reinforcement of 0.48 percent. The beams were tested for seven shear span-depth ratios a/d, ranging from 0.27 to 2.70, and four effective span-depth ratios a/d ranging from 2.15 to 5.38. Test results indicate that l e/d has little influence on the magnitude of the failure load. But for beams with a/d greater than or equal to 1.00, the flexural failure mode becomes dominant with increasing l e/d.  The test results are compared with predictions based on the current ACI Building Code. The comparisons reported in this paper will provide an added assurance to designers that the deep-beam provisions in the ACI code, though essentially based on concrete strength of less than 412 MPa (6000 psi), will insure safe designs for higher strength deep beams. However, the ACI code tends to be rather conservative, as shown by comparison to the Deep-Beam Design Guide issued by the Construction Industry Research and Information Association, London. Nevertheless, the ACI code has the important advantage of being easy to use.","author":[{"dropping-particle":"","family":"Kang-Hai Tan  Susanto Teng, and LingweiI Guan","given":"Fung-Kew Kong","non-dropping-particle":"","parse-names":false,"suffix":""}],"container-title":"ACI Structural Journal","id":"ITEM-1","issue":"4","issued":{"date-parts":[["0"]]},"title":"High-Strength Concrete Deep Beams With Effective Span and Shear Span Variations","type":"article-journal","volume":"92"},"uris":["http://www.mendeley.com/documents/?uuid=6bc9c9ea-4900-41c6-baa3-bbab4ff5d9e9"]}],"mendeley":{"formattedCitation":"[57]","plainTextFormattedCitation":"[57]","previouslyFormattedCitation":"[57]"},"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57]</w:t>
            </w:r>
            <w:r w:rsidRPr="00BE2227">
              <w:rPr>
                <w:rFonts w:asciiTheme="majorBidi" w:hAnsiTheme="majorBidi" w:cstheme="majorBidi"/>
                <w:sz w:val="16"/>
                <w:szCs w:val="16"/>
              </w:rPr>
              <w:fldChar w:fldCharType="end"/>
            </w:r>
          </w:p>
        </w:tc>
        <w:tc>
          <w:tcPr>
            <w:tcW w:w="427" w:type="dxa"/>
          </w:tcPr>
          <w:p w14:paraId="31657474" w14:textId="7A0FE80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8</w:t>
            </w:r>
          </w:p>
        </w:tc>
        <w:tc>
          <w:tcPr>
            <w:tcW w:w="990" w:type="dxa"/>
          </w:tcPr>
          <w:p w14:paraId="1C315006" w14:textId="32F627F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27-2.16</w:t>
            </w:r>
          </w:p>
        </w:tc>
        <w:tc>
          <w:tcPr>
            <w:tcW w:w="1080" w:type="dxa"/>
          </w:tcPr>
          <w:p w14:paraId="2AD7AD67" w14:textId="18D879E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1.0-59.0</w:t>
            </w:r>
          </w:p>
        </w:tc>
        <w:tc>
          <w:tcPr>
            <w:tcW w:w="1170" w:type="dxa"/>
          </w:tcPr>
          <w:p w14:paraId="2F241D3D" w14:textId="22F92DA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23-1.23</w:t>
            </w:r>
          </w:p>
        </w:tc>
        <w:tc>
          <w:tcPr>
            <w:tcW w:w="1080" w:type="dxa"/>
          </w:tcPr>
          <w:p w14:paraId="17827851" w14:textId="199AB86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505-505</w:t>
            </w:r>
          </w:p>
        </w:tc>
        <w:tc>
          <w:tcPr>
            <w:tcW w:w="833" w:type="dxa"/>
          </w:tcPr>
          <w:p w14:paraId="034E7606" w14:textId="29AF7C3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48-0.48</w:t>
            </w:r>
          </w:p>
        </w:tc>
        <w:tc>
          <w:tcPr>
            <w:tcW w:w="900" w:type="dxa"/>
          </w:tcPr>
          <w:p w14:paraId="7412794D" w14:textId="72C78F5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75-375</w:t>
            </w:r>
          </w:p>
        </w:tc>
        <w:tc>
          <w:tcPr>
            <w:tcW w:w="900" w:type="dxa"/>
          </w:tcPr>
          <w:p w14:paraId="03C476DD" w14:textId="3CD8650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90" w:type="dxa"/>
          </w:tcPr>
          <w:p w14:paraId="2310B874" w14:textId="13D5ACA3"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21" w:type="dxa"/>
          </w:tcPr>
          <w:p w14:paraId="53810E82" w14:textId="5ED1DEE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73-12.27</w:t>
            </w:r>
          </w:p>
        </w:tc>
      </w:tr>
      <w:tr w:rsidR="00310603" w:rsidRPr="00107522" w14:paraId="2E077F2D" w14:textId="77777777" w:rsidTr="00107522">
        <w:trPr>
          <w:trHeight w:val="20"/>
        </w:trPr>
        <w:tc>
          <w:tcPr>
            <w:tcW w:w="547" w:type="dxa"/>
          </w:tcPr>
          <w:p w14:paraId="554B4137" w14:textId="5DC7FB39" w:rsidR="00310603" w:rsidRPr="00BE2227" w:rsidRDefault="00310603" w:rsidP="00310603">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10.14359/506","abstract":"Results of an experimental investigation on the behavior and ultimate shear strength of 18 high strength concrete deep beams are summarized. The concrete cylinder compressive strength ranges from 55 to 86 MPa (approx. 8000 to 12500 psi). The test specimens are divided into three series based on the shear-span-to-overall-height ratio a/h. Each series consists of six beams with different arrangements of horizontal and vertical web reinforcements, i.e., the main variables are the horizontal and the vertical web steel ratios. Observations are made on mid-span deflections, crack widths, failure modes and ultimate strengths. The test results show that for deep flexural members with a/h exceeding 1.00 (or shear-span-to-effective-depth ratio a/d 1.13), the vertical web reinforcement is more effective than the horizontal web reinforcement. It is also shown that orthogonal web reinforcement comprising both vertical and horizontal reinforcements is the most efficient in increasing the beam stiffness, restricting the diagonal crack width development and enhancing the ultimate shear strength. The test results are then compared with the ultimate strength predictions obtained using the current ACI Code, the Canadian Code, and the UK CIRIA Guide. The deep-beam provisions in the ACI Code overestimate the contribution of the horizontal web steel to shear strength. Based on the test results, a revision to ACI Eq. (11-31) for web steel contribution is suggested. The Canadian Code shows the most consistent and yet conservative predictions of the test beams with different web reinforcements, while the UK CIRIA Guide is unconservative for beams with horizontal web reinforcement.","author":[{"dropping-particle":"","family":"Kang-Hai Tan  Susanto Teng, and Li-Wei Weng","given":"Fung-Kew Kong","non-dropping-particle":"","parse-names":false,"suffix":""}],"container-title":"ACI Structural Journal","id":"ITEM-1","issue":"5","issued":{"date-parts":[["0"]]},"title":"Effect of Web Reinforcement on High-Strength Concrete Deep Beams","type":"article-journal","volume":"94"},"uris":["http://www.mendeley.com/documents/?uuid=83c14c7b-c887-49d5-a753-934b0a6918a2"]}],"mendeley":{"formattedCitation":"[58]","plainTextFormattedCitation":"[58]","previouslyFormattedCitation":"[58]"},"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58]</w:t>
            </w:r>
            <w:r w:rsidRPr="00BE2227">
              <w:rPr>
                <w:rFonts w:asciiTheme="majorBidi" w:hAnsiTheme="majorBidi" w:cstheme="majorBidi"/>
                <w:color w:val="000000"/>
                <w:sz w:val="16"/>
                <w:szCs w:val="16"/>
              </w:rPr>
              <w:fldChar w:fldCharType="end"/>
            </w:r>
          </w:p>
        </w:tc>
        <w:tc>
          <w:tcPr>
            <w:tcW w:w="427" w:type="dxa"/>
          </w:tcPr>
          <w:p w14:paraId="4311C5FA" w14:textId="52831683"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1</w:t>
            </w:r>
          </w:p>
        </w:tc>
        <w:tc>
          <w:tcPr>
            <w:tcW w:w="990" w:type="dxa"/>
          </w:tcPr>
          <w:p w14:paraId="1BE4F059" w14:textId="4444AC64"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85-1.69</w:t>
            </w:r>
          </w:p>
        </w:tc>
        <w:tc>
          <w:tcPr>
            <w:tcW w:w="1080" w:type="dxa"/>
          </w:tcPr>
          <w:p w14:paraId="38E548B8" w14:textId="340C6DA0"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63.0-80.0</w:t>
            </w:r>
          </w:p>
        </w:tc>
        <w:tc>
          <w:tcPr>
            <w:tcW w:w="1170" w:type="dxa"/>
          </w:tcPr>
          <w:p w14:paraId="4F239222" w14:textId="4B391BBF"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58-2.58</w:t>
            </w:r>
          </w:p>
        </w:tc>
        <w:tc>
          <w:tcPr>
            <w:tcW w:w="1080" w:type="dxa"/>
          </w:tcPr>
          <w:p w14:paraId="22AA13A5" w14:textId="023A4435"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99-499</w:t>
            </w:r>
          </w:p>
        </w:tc>
        <w:tc>
          <w:tcPr>
            <w:tcW w:w="833" w:type="dxa"/>
          </w:tcPr>
          <w:p w14:paraId="71C06CFE" w14:textId="01D1512A"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2.86</w:t>
            </w:r>
          </w:p>
        </w:tc>
        <w:tc>
          <w:tcPr>
            <w:tcW w:w="900" w:type="dxa"/>
          </w:tcPr>
          <w:p w14:paraId="7E22341F" w14:textId="2733C51F"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447</w:t>
            </w:r>
          </w:p>
        </w:tc>
        <w:tc>
          <w:tcPr>
            <w:tcW w:w="900" w:type="dxa"/>
          </w:tcPr>
          <w:p w14:paraId="0136802D" w14:textId="00A7F1CD"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3.17</w:t>
            </w:r>
          </w:p>
        </w:tc>
        <w:tc>
          <w:tcPr>
            <w:tcW w:w="990" w:type="dxa"/>
          </w:tcPr>
          <w:p w14:paraId="22DFFC04" w14:textId="38667932"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447</w:t>
            </w:r>
          </w:p>
        </w:tc>
        <w:tc>
          <w:tcPr>
            <w:tcW w:w="921" w:type="dxa"/>
          </w:tcPr>
          <w:p w14:paraId="05D3EBBE" w14:textId="2E95822A"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6.09-14.09</w:t>
            </w:r>
          </w:p>
        </w:tc>
      </w:tr>
      <w:tr w:rsidR="00107522" w:rsidRPr="00107522" w14:paraId="64D7FD73" w14:textId="77777777" w:rsidTr="00107522">
        <w:trPr>
          <w:trHeight w:val="20"/>
        </w:trPr>
        <w:tc>
          <w:tcPr>
            <w:tcW w:w="547" w:type="dxa"/>
          </w:tcPr>
          <w:p w14:paraId="2A54ABE1" w14:textId="508925AB" w:rsidR="00107522" w:rsidRPr="00BE2227" w:rsidRDefault="00107522" w:rsidP="00107522">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10.14359/9735","abstract":"Twenty-two reinforced concrete deep beams with cylinder compressive strengths f’, generally exceeding 5.5 MPa (8000 psi) were tested under two-point symmetric top loading. Based on the main steel ratio pw the beams were organized into four groups with pw = 2.00, 2.58, 4.08, and 5.80 percent. Web reinforcement comprising 10 mm (0.4 in.) diameter plain mild steel stirrups at 300 mm (11.7 in.) centers was provided for all specimens, giving a vertical web steel ratio pV of 0.48 percent. The beams were tested for different shear span-to-overall-height ratios a/h, ranging from 0.25 to 2.50 (equivalent to a/d from 0.28 to 3.14). The comparisons among the series serve to highlight the influence of pw and a/h ratio on the shear behavior of high strength concrete deep and short beams. It is shown that the a/h ratio (or equivalent a/d) dominates the failure modes while the beneficial effect of pw is more significant at the low end of a/d, say for a/d ,&lt; 1.50. With a/d &gt; 1 SO, the influence of the main steel ratio declines, except for the particularly high value of 5.80 percent, where the relative increase in shear strength due to main steel remains constantly high, regardless of a/d. The test results are then compared with predictions based on the cur-rent ACI Code, the Canadian Code, and the UK CIRIA Guide-2. It is shown that the ACI predictions are generally conservative, with the smallest standard deviation, though with a/d &gt; 1.50, a few cases are overestimated. The predictions from the Canadian Code are comparatively good, but the UK CIRIA Guide-2 estimations are generally unconservative, with the greatest scatter. The study shows that the CIRIA Guide-2 predictions may be unconservative for specimens with f’, 2.55 MPa (8000 psi) and with pw 2 2.58 percent.","author":[{"dropping-particle":"","family":"Kang-Hai Tan  Fung-Kew Kong, and Hai-Yun Lu","given":"Susanto Teng","non-dropping-particle":"","parse-names":false,"suffix":""}],"container-title":"ACI Structural Journal","id":"ITEM-1","issue":"6","issued":{"date-parts":[["0"]]},"title":"Main Tension Steel in High Strength Concrete Deep and Short Beams","type":"article-journal","volume":"94"},"uris":["http://www.mendeley.com/documents/?uuid=0fe57de0-dc2e-4e02-b5f2-dc01e16ed4dc"]}],"mendeley":{"formattedCitation":"[59]","plainTextFormattedCitation":"[59]","previouslyFormattedCitation":"[59]"},"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59]</w:t>
            </w:r>
            <w:r w:rsidRPr="00BE2227">
              <w:rPr>
                <w:rFonts w:asciiTheme="majorBidi" w:hAnsiTheme="majorBidi" w:cstheme="majorBidi"/>
                <w:color w:val="000000"/>
                <w:sz w:val="16"/>
                <w:szCs w:val="16"/>
              </w:rPr>
              <w:fldChar w:fldCharType="end"/>
            </w:r>
          </w:p>
        </w:tc>
        <w:tc>
          <w:tcPr>
            <w:tcW w:w="427" w:type="dxa"/>
          </w:tcPr>
          <w:p w14:paraId="0D52971B" w14:textId="18C2092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0</w:t>
            </w:r>
          </w:p>
        </w:tc>
        <w:tc>
          <w:tcPr>
            <w:tcW w:w="990" w:type="dxa"/>
          </w:tcPr>
          <w:p w14:paraId="347B9B69" w14:textId="3AD87BA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28-1.67</w:t>
            </w:r>
          </w:p>
        </w:tc>
        <w:tc>
          <w:tcPr>
            <w:tcW w:w="1080" w:type="dxa"/>
          </w:tcPr>
          <w:p w14:paraId="0505D241" w14:textId="57B860D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65.0-72.0</w:t>
            </w:r>
          </w:p>
        </w:tc>
        <w:tc>
          <w:tcPr>
            <w:tcW w:w="1170" w:type="dxa"/>
          </w:tcPr>
          <w:p w14:paraId="4B5FC98D" w14:textId="447B3EF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0-4.08</w:t>
            </w:r>
          </w:p>
        </w:tc>
        <w:tc>
          <w:tcPr>
            <w:tcW w:w="1080" w:type="dxa"/>
          </w:tcPr>
          <w:p w14:paraId="34C3FA12" w14:textId="7E79B6A2"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99-538</w:t>
            </w:r>
          </w:p>
        </w:tc>
        <w:tc>
          <w:tcPr>
            <w:tcW w:w="833" w:type="dxa"/>
          </w:tcPr>
          <w:p w14:paraId="5D5D41D4" w14:textId="70349CB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48-0.48</w:t>
            </w:r>
          </w:p>
        </w:tc>
        <w:tc>
          <w:tcPr>
            <w:tcW w:w="900" w:type="dxa"/>
          </w:tcPr>
          <w:p w14:paraId="5DB3522F" w14:textId="6688415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53-385</w:t>
            </w:r>
          </w:p>
        </w:tc>
        <w:tc>
          <w:tcPr>
            <w:tcW w:w="900" w:type="dxa"/>
          </w:tcPr>
          <w:p w14:paraId="4364ABB1" w14:textId="4AEDCED5"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90" w:type="dxa"/>
          </w:tcPr>
          <w:p w14:paraId="081B7E3F" w14:textId="02C25D5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21" w:type="dxa"/>
          </w:tcPr>
          <w:p w14:paraId="21C6DB4E" w14:textId="3D82CF97"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55-16.82</w:t>
            </w:r>
          </w:p>
        </w:tc>
      </w:tr>
      <w:tr w:rsidR="00107522" w:rsidRPr="00107522" w14:paraId="03033A0E" w14:textId="77777777" w:rsidTr="00107522">
        <w:trPr>
          <w:trHeight w:val="20"/>
        </w:trPr>
        <w:tc>
          <w:tcPr>
            <w:tcW w:w="547" w:type="dxa"/>
          </w:tcPr>
          <w:p w14:paraId="4D1A7BE8" w14:textId="2B6B6153" w:rsidR="00107522" w:rsidRPr="00BE2227" w:rsidRDefault="00107522" w:rsidP="00107522">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10.2219/rtriqr.46.53","author":[{"dropping-particle":"","family":"TANIMURA","given":"Yukihiro","non-dropping-particle":"","parse-names":false,"suffix":""},{"dropping-particle":"","family":"SATO","given":"Tsutomu","non-dropping-particle":"","parse-names":false,"suffix":""}],"container-title":"Quarterly Report of RTRI","id":"ITEM-1","issue":"1","issued":{"date-parts":[["2005"]]},"page":"53-58","title":"Evaluation of Shear Strength of Deep Beams with Stirrups","type":"article-journal","volume":"46"},"uris":["http://www.mendeley.com/documents/?uuid=f5e74796-a4fe-4f91-9714-3585d3a39699"]}],"mendeley":{"formattedCitation":"[60]","plainTextFormattedCitation":"[60]","previouslyFormattedCitation":"[60]"},"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60]</w:t>
            </w:r>
            <w:r w:rsidRPr="00BE2227">
              <w:rPr>
                <w:rFonts w:asciiTheme="majorBidi" w:hAnsiTheme="majorBidi" w:cstheme="majorBidi"/>
                <w:color w:val="000000"/>
                <w:sz w:val="16"/>
                <w:szCs w:val="16"/>
              </w:rPr>
              <w:fldChar w:fldCharType="end"/>
            </w:r>
          </w:p>
        </w:tc>
        <w:tc>
          <w:tcPr>
            <w:tcW w:w="427" w:type="dxa"/>
          </w:tcPr>
          <w:p w14:paraId="0C106148" w14:textId="421573CA"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9</w:t>
            </w:r>
          </w:p>
        </w:tc>
        <w:tc>
          <w:tcPr>
            <w:tcW w:w="990" w:type="dxa"/>
          </w:tcPr>
          <w:p w14:paraId="6B70AD24" w14:textId="6699448F"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5-2.5</w:t>
            </w:r>
          </w:p>
        </w:tc>
        <w:tc>
          <w:tcPr>
            <w:tcW w:w="1080" w:type="dxa"/>
          </w:tcPr>
          <w:p w14:paraId="5CAF41CD" w14:textId="7F965BD6"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1.0-98.0</w:t>
            </w:r>
          </w:p>
        </w:tc>
        <w:tc>
          <w:tcPr>
            <w:tcW w:w="1170" w:type="dxa"/>
          </w:tcPr>
          <w:p w14:paraId="4A7C3BE6" w14:textId="3B75B691"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4-2.14</w:t>
            </w:r>
          </w:p>
        </w:tc>
        <w:tc>
          <w:tcPr>
            <w:tcW w:w="1080" w:type="dxa"/>
          </w:tcPr>
          <w:p w14:paraId="1B12CC03" w14:textId="75E30C9E"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58-1330</w:t>
            </w:r>
          </w:p>
        </w:tc>
        <w:tc>
          <w:tcPr>
            <w:tcW w:w="833" w:type="dxa"/>
          </w:tcPr>
          <w:p w14:paraId="3B294051" w14:textId="0C8187E8"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0.95</w:t>
            </w:r>
          </w:p>
        </w:tc>
        <w:tc>
          <w:tcPr>
            <w:tcW w:w="900" w:type="dxa"/>
          </w:tcPr>
          <w:p w14:paraId="38954A3A" w14:textId="30E64FDE"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1051</w:t>
            </w:r>
          </w:p>
        </w:tc>
        <w:tc>
          <w:tcPr>
            <w:tcW w:w="900" w:type="dxa"/>
          </w:tcPr>
          <w:p w14:paraId="524D7500" w14:textId="37A5A20B"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90" w:type="dxa"/>
          </w:tcPr>
          <w:p w14:paraId="008E6A5A" w14:textId="6B9D5B34"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21" w:type="dxa"/>
          </w:tcPr>
          <w:p w14:paraId="7292C101" w14:textId="18C43ADC" w:rsidR="00107522" w:rsidRPr="00BE2227" w:rsidRDefault="00107522" w:rsidP="00107522">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1-14.5</w:t>
            </w:r>
          </w:p>
        </w:tc>
      </w:tr>
      <w:tr w:rsidR="00310603" w:rsidRPr="00107522" w14:paraId="614738BA" w14:textId="77777777" w:rsidTr="00107522">
        <w:trPr>
          <w:trHeight w:val="20"/>
        </w:trPr>
        <w:tc>
          <w:tcPr>
            <w:tcW w:w="547" w:type="dxa"/>
          </w:tcPr>
          <w:p w14:paraId="65857128" w14:textId="7A48929D" w:rsidR="00310603" w:rsidRPr="00BE2227" w:rsidRDefault="00310603" w:rsidP="00310603">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author":[{"dropping-particle":"","family":"Tasenhod","given":"P","non-dropping-particle":"","parse-names":false,"suffix":""}],"id":"ITEM-1","issued":{"date-parts":[["2014"]]},"publisher":"Khon Kaen University, Thailand","title":"Behaviors of reinforced concrete deep beams","type":"thesis"},"uris":["http://www.mendeley.com/documents/?uuid=05fa8943-0f75-4be5-88a3-b5d8328da14c"]}],"mendeley":{"formattedCitation":"[61]","plainTextFormattedCitation":"[61]","previouslyFormattedCitation":"[61]"},"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61]</w:t>
            </w:r>
            <w:r w:rsidRPr="00BE2227">
              <w:rPr>
                <w:rFonts w:asciiTheme="majorBidi" w:hAnsiTheme="majorBidi" w:cstheme="majorBidi"/>
                <w:color w:val="000000"/>
                <w:sz w:val="16"/>
                <w:szCs w:val="16"/>
              </w:rPr>
              <w:fldChar w:fldCharType="end"/>
            </w:r>
          </w:p>
        </w:tc>
        <w:tc>
          <w:tcPr>
            <w:tcW w:w="427" w:type="dxa"/>
          </w:tcPr>
          <w:p w14:paraId="4B52F242" w14:textId="44AA3AED"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9</w:t>
            </w:r>
          </w:p>
        </w:tc>
        <w:tc>
          <w:tcPr>
            <w:tcW w:w="990" w:type="dxa"/>
          </w:tcPr>
          <w:p w14:paraId="4824A8F0" w14:textId="0360DA83"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25-1.75</w:t>
            </w:r>
          </w:p>
        </w:tc>
        <w:tc>
          <w:tcPr>
            <w:tcW w:w="1080" w:type="dxa"/>
          </w:tcPr>
          <w:p w14:paraId="4171ECA8" w14:textId="12FBAB3C"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1.0-24.0</w:t>
            </w:r>
          </w:p>
        </w:tc>
        <w:tc>
          <w:tcPr>
            <w:tcW w:w="1170" w:type="dxa"/>
          </w:tcPr>
          <w:p w14:paraId="4A90D155" w14:textId="7652E55D"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65-0.65</w:t>
            </w:r>
          </w:p>
        </w:tc>
        <w:tc>
          <w:tcPr>
            <w:tcW w:w="1080" w:type="dxa"/>
          </w:tcPr>
          <w:p w14:paraId="30BB7DBA" w14:textId="66605551"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57-357</w:t>
            </w:r>
          </w:p>
        </w:tc>
        <w:tc>
          <w:tcPr>
            <w:tcW w:w="833" w:type="dxa"/>
          </w:tcPr>
          <w:p w14:paraId="23D305DD" w14:textId="16363032"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6-0.42</w:t>
            </w:r>
          </w:p>
        </w:tc>
        <w:tc>
          <w:tcPr>
            <w:tcW w:w="900" w:type="dxa"/>
          </w:tcPr>
          <w:p w14:paraId="7194B916" w14:textId="322A48D9"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48-248</w:t>
            </w:r>
          </w:p>
        </w:tc>
        <w:tc>
          <w:tcPr>
            <w:tcW w:w="900" w:type="dxa"/>
          </w:tcPr>
          <w:p w14:paraId="718D7DF8" w14:textId="05DF8977"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1-0.54</w:t>
            </w:r>
          </w:p>
        </w:tc>
        <w:tc>
          <w:tcPr>
            <w:tcW w:w="990" w:type="dxa"/>
          </w:tcPr>
          <w:p w14:paraId="5C269265" w14:textId="5AE5B59A"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48-248</w:t>
            </w:r>
          </w:p>
        </w:tc>
        <w:tc>
          <w:tcPr>
            <w:tcW w:w="921" w:type="dxa"/>
          </w:tcPr>
          <w:p w14:paraId="4ECB1DE8" w14:textId="506178A7"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8-2.85</w:t>
            </w:r>
          </w:p>
        </w:tc>
      </w:tr>
      <w:tr w:rsidR="00310603" w:rsidRPr="00107522" w14:paraId="2E25D2EA" w14:textId="77777777" w:rsidTr="00107522">
        <w:trPr>
          <w:trHeight w:val="20"/>
        </w:trPr>
        <w:tc>
          <w:tcPr>
            <w:tcW w:w="547" w:type="dxa"/>
          </w:tcPr>
          <w:p w14:paraId="697FC8AC" w14:textId="6E67861E" w:rsidR="00310603" w:rsidRPr="00BE2227" w:rsidRDefault="00310603" w:rsidP="00310603">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sz w:val="16"/>
                <w:szCs w:val="16"/>
              </w:rPr>
              <w:fldChar w:fldCharType="begin" w:fldLock="1"/>
            </w:r>
            <w:r w:rsidR="00C26F61">
              <w:rPr>
                <w:rFonts w:asciiTheme="majorBidi" w:hAnsiTheme="majorBidi" w:cstheme="majorBidi"/>
                <w:sz w:val="16"/>
                <w:szCs w:val="16"/>
              </w:rPr>
              <w:instrText>ADDIN CSL_CITATION {"citationItems":[{"id":"ITEM-1","itemData":{"DOI":"10.14359/4177","abstract":"Since Kani's investigations in the 1960s, it has been known that the shear-carrying capacity of beams with plain webs failing in shear-flexure is strongly size-dependent. Up to now, however, no information on the size dependency of short beams (slenderness ratio a/d &lt; 2.5) was available.  In this paper, an investigation is described, focusing on this open question. Tests are described on members with constant dimensions and varying aggregate size, and on members with varying size, keeping all other parameters constant. The influence of shear reinforcement on the occurrence of size effects is investigated. Comparisons between short and slender members, with respect to size effect, are made.","author":[{"dropping-particle":"","family":"Lehwalter","given":"Joost Walravena and Norbert","non-dropping-particle":"","parse-names":false,"suffix":""}],"container-title":"ACI Structural Journal","id":"ITEM-1","issue":"5","issued":{"date-parts":[["0"]]},"title":"Size Effects in Short Beams Loaded in Shear","type":"article-journal","volume":"91"},"uris":["http://www.mendeley.com/documents/?uuid=9abade32-f169-4e52-8c44-8ac4e69156ca"]}],"mendeley":{"formattedCitation":"[6]","plainTextFormattedCitation":"[6]","previouslyFormattedCitation":"[6]"},"properties":{"noteIndex":0},"schema":"https://github.com/citation-style-language/schema/raw/master/csl-citation.json"}</w:instrText>
            </w:r>
            <w:r w:rsidRPr="00BE2227">
              <w:rPr>
                <w:rFonts w:asciiTheme="majorBidi" w:hAnsiTheme="majorBidi" w:cstheme="majorBidi"/>
                <w:sz w:val="16"/>
                <w:szCs w:val="16"/>
              </w:rPr>
              <w:fldChar w:fldCharType="separate"/>
            </w:r>
            <w:r w:rsidRPr="00BE2227">
              <w:rPr>
                <w:rFonts w:asciiTheme="majorBidi" w:hAnsiTheme="majorBidi" w:cstheme="majorBidi"/>
                <w:noProof/>
                <w:sz w:val="16"/>
                <w:szCs w:val="16"/>
              </w:rPr>
              <w:t>[6]</w:t>
            </w:r>
            <w:r w:rsidRPr="00BE2227">
              <w:rPr>
                <w:rFonts w:asciiTheme="majorBidi" w:hAnsiTheme="majorBidi" w:cstheme="majorBidi"/>
                <w:sz w:val="16"/>
                <w:szCs w:val="16"/>
              </w:rPr>
              <w:fldChar w:fldCharType="end"/>
            </w:r>
          </w:p>
        </w:tc>
        <w:tc>
          <w:tcPr>
            <w:tcW w:w="427" w:type="dxa"/>
          </w:tcPr>
          <w:p w14:paraId="6642611F" w14:textId="42906BC8"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1</w:t>
            </w:r>
          </w:p>
        </w:tc>
        <w:tc>
          <w:tcPr>
            <w:tcW w:w="990" w:type="dxa"/>
          </w:tcPr>
          <w:p w14:paraId="1B94DF05" w14:textId="09BF0386"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97-1.01</w:t>
            </w:r>
          </w:p>
        </w:tc>
        <w:tc>
          <w:tcPr>
            <w:tcW w:w="1080" w:type="dxa"/>
          </w:tcPr>
          <w:p w14:paraId="393C86DA" w14:textId="3BEA5E11"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4.0-26.0</w:t>
            </w:r>
          </w:p>
        </w:tc>
        <w:tc>
          <w:tcPr>
            <w:tcW w:w="1170" w:type="dxa"/>
          </w:tcPr>
          <w:p w14:paraId="620E3056" w14:textId="6D4A4617"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78-1.13</w:t>
            </w:r>
          </w:p>
        </w:tc>
        <w:tc>
          <w:tcPr>
            <w:tcW w:w="1080" w:type="dxa"/>
          </w:tcPr>
          <w:p w14:paraId="55613699" w14:textId="3B049960"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20-420</w:t>
            </w:r>
          </w:p>
        </w:tc>
        <w:tc>
          <w:tcPr>
            <w:tcW w:w="833" w:type="dxa"/>
          </w:tcPr>
          <w:p w14:paraId="0D785FE1" w14:textId="61FC05D9"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0.35</w:t>
            </w:r>
          </w:p>
        </w:tc>
        <w:tc>
          <w:tcPr>
            <w:tcW w:w="900" w:type="dxa"/>
          </w:tcPr>
          <w:p w14:paraId="5E02FB7A" w14:textId="7382247C"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420</w:t>
            </w:r>
          </w:p>
        </w:tc>
        <w:tc>
          <w:tcPr>
            <w:tcW w:w="900" w:type="dxa"/>
          </w:tcPr>
          <w:p w14:paraId="33764EC3" w14:textId="6B2B385B" w:rsidR="00310603" w:rsidRPr="00BE2227" w:rsidRDefault="00107522"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w:t>
            </w:r>
          </w:p>
        </w:tc>
        <w:tc>
          <w:tcPr>
            <w:tcW w:w="990" w:type="dxa"/>
          </w:tcPr>
          <w:p w14:paraId="5CB867B4" w14:textId="5AE78C43"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420</w:t>
            </w:r>
          </w:p>
        </w:tc>
        <w:tc>
          <w:tcPr>
            <w:tcW w:w="921" w:type="dxa"/>
          </w:tcPr>
          <w:p w14:paraId="296F4E91" w14:textId="22E62286"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82-4.37</w:t>
            </w:r>
          </w:p>
        </w:tc>
      </w:tr>
      <w:tr w:rsidR="00310603" w:rsidRPr="00107522" w14:paraId="42F8F3C4" w14:textId="77777777" w:rsidTr="00107522">
        <w:trPr>
          <w:trHeight w:val="20"/>
        </w:trPr>
        <w:tc>
          <w:tcPr>
            <w:tcW w:w="547" w:type="dxa"/>
          </w:tcPr>
          <w:p w14:paraId="33717F07" w14:textId="0BB43F93" w:rsidR="00310603" w:rsidRPr="00BE2227" w:rsidRDefault="00310603" w:rsidP="00310603">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10.3390/ma13051218","ISSN":"1996-1944","abstract":"This study aimed to investigate the shear capacity performance for eight deep beams with HTRB600 reinforced high strength concrete under concentrated load to enable a better understanding of the effects of shear span–depth ratio, longitudinal reinforcement ratio, vertical stirrup ratio and in order to improve design procedures. The dimension of eight test specimens is 1600 mm × 200 mm × 600 mm. The effective span to height ratio l0/h is 2.0, the shear span–depth ratio λ is 0.3, 0.6 and 0.9, respectively. In addition, the longitudinal reinforcement ratio ρs is set to 0.67%, 1.05%, 1.27%, and the vertical stirrup ratio is taken to be 0%, 0.25%, 0.33%, 0.5%. Through measuring the strain of steel bar, the strain of concrete and the deflection of mid-span, the characteristics of the full process of shear capacity, the failure mode and the load deflection deformation curve were examined. The test results showed that the failure mode of deep beams with small shear span–depth ratio is diagonal compression failure, which is influenced by the layout and quantity of web reinforcement. The diagonal compression failure could be classified into two forms: crushing-strut and diagonal splitting. With decreasing of shear span–depth ratio and increasing longitudinal reinforcement ratio, the shear capacity of deep beams increases obviously, while the influence of vertical web reinforcement ratio on shear capacity is negligible. Finally, the shear capacity of eight deep beams based on GB 50010-2010 is calculated and compared with the calculation results of ACI 318-14, EN 1992-1-1:2004 and CSA A23.3-04, which are based on strut-and-tie model. The obtained results in this paper show a very good agreement with GB50010-2010 and ACI 318-14, while the results of EN 1992-1-1:2004 and CSA A23.3-04 are approved to be conservative.","author":[{"dropping-particle":"","family":"Zhang","given":"Jun-Hong","non-dropping-particle":"","parse-names":false,"suffix":""},{"dropping-particle":"","family":"Li","given":"Shu-Shan","non-dropping-particle":"","parse-names":false,"suffix":""},{"dropping-particle":"","family":"Xie","given":"Wei","non-dropping-particle":"","parse-names":false,"suffix":""},{"dropping-particle":"","family":"Guo","given":"Yang-Dong","non-dropping-particle":"","parse-names":false,"suffix":""}],"container-title":"Materials","id":"ITEM-1","issue":"5","issued":{"date-parts":[["2020"]]},"title":"Experimental Study on Shear Capacity of High Strength Reinforcement Concrete Deep Beams with Small Shear Span–Depth Ratio","type":"article-journal","volume":"13"},"uris":["http://www.mendeley.com/documents/?uuid=6d410c9e-4496-4911-90b4-2a8dc8f28553"]}],"mendeley":{"formattedCitation":"[62]","plainTextFormattedCitation":"[62]","previouslyFormattedCitation":"[62]"},"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62]</w:t>
            </w:r>
            <w:r w:rsidRPr="00BE2227">
              <w:rPr>
                <w:rFonts w:asciiTheme="majorBidi" w:hAnsiTheme="majorBidi" w:cstheme="majorBidi"/>
                <w:color w:val="000000"/>
                <w:sz w:val="16"/>
                <w:szCs w:val="16"/>
              </w:rPr>
              <w:fldChar w:fldCharType="end"/>
            </w:r>
          </w:p>
        </w:tc>
        <w:tc>
          <w:tcPr>
            <w:tcW w:w="427" w:type="dxa"/>
          </w:tcPr>
          <w:p w14:paraId="2422F813" w14:textId="454D1005"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8</w:t>
            </w:r>
          </w:p>
        </w:tc>
        <w:tc>
          <w:tcPr>
            <w:tcW w:w="990" w:type="dxa"/>
          </w:tcPr>
          <w:p w14:paraId="6C93C425" w14:textId="30E4D1CD"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3-0.9</w:t>
            </w:r>
          </w:p>
        </w:tc>
        <w:tc>
          <w:tcPr>
            <w:tcW w:w="1080" w:type="dxa"/>
          </w:tcPr>
          <w:p w14:paraId="7BD8B813" w14:textId="30D065C8"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8.0-48.0</w:t>
            </w:r>
          </w:p>
        </w:tc>
        <w:tc>
          <w:tcPr>
            <w:tcW w:w="1170" w:type="dxa"/>
          </w:tcPr>
          <w:p w14:paraId="441A9BD3" w14:textId="5BF6A8BC"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76-1.43</w:t>
            </w:r>
          </w:p>
        </w:tc>
        <w:tc>
          <w:tcPr>
            <w:tcW w:w="1080" w:type="dxa"/>
          </w:tcPr>
          <w:p w14:paraId="4BD8CF49" w14:textId="35C30F92"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630-670</w:t>
            </w:r>
          </w:p>
        </w:tc>
        <w:tc>
          <w:tcPr>
            <w:tcW w:w="833" w:type="dxa"/>
          </w:tcPr>
          <w:p w14:paraId="5794F0FF" w14:textId="056B9BE4"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0.5</w:t>
            </w:r>
          </w:p>
        </w:tc>
        <w:tc>
          <w:tcPr>
            <w:tcW w:w="900" w:type="dxa"/>
          </w:tcPr>
          <w:p w14:paraId="07EE3970" w14:textId="48DC310D"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57-457</w:t>
            </w:r>
          </w:p>
        </w:tc>
        <w:tc>
          <w:tcPr>
            <w:tcW w:w="900" w:type="dxa"/>
          </w:tcPr>
          <w:p w14:paraId="591E2626" w14:textId="74392DBC"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34-0.34</w:t>
            </w:r>
          </w:p>
        </w:tc>
        <w:tc>
          <w:tcPr>
            <w:tcW w:w="990" w:type="dxa"/>
          </w:tcPr>
          <w:p w14:paraId="74AA5CF0" w14:textId="1D394E04"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57-457</w:t>
            </w:r>
          </w:p>
        </w:tc>
        <w:tc>
          <w:tcPr>
            <w:tcW w:w="921" w:type="dxa"/>
          </w:tcPr>
          <w:p w14:paraId="46BC5AEC" w14:textId="5A8DF9E2"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6.25-9.17</w:t>
            </w:r>
          </w:p>
        </w:tc>
      </w:tr>
      <w:tr w:rsidR="00310603" w:rsidRPr="00107522" w14:paraId="303FF33B" w14:textId="77777777" w:rsidTr="00107522">
        <w:trPr>
          <w:trHeight w:val="20"/>
        </w:trPr>
        <w:tc>
          <w:tcPr>
            <w:tcW w:w="547" w:type="dxa"/>
          </w:tcPr>
          <w:p w14:paraId="28AA4E23" w14:textId="3B9415E3" w:rsidR="00310603" w:rsidRPr="00BE2227" w:rsidRDefault="00310603" w:rsidP="00310603">
            <w:pPr>
              <w:autoSpaceDE w:val="0"/>
              <w:autoSpaceDN w:val="0"/>
              <w:adjustRightInd w:val="0"/>
              <w:spacing w:after="0" w:line="240" w:lineRule="auto"/>
              <w:rPr>
                <w:rFonts w:asciiTheme="majorBidi" w:hAnsiTheme="majorBidi" w:cstheme="majorBidi"/>
                <w:color w:val="000000"/>
                <w:sz w:val="16"/>
                <w:szCs w:val="16"/>
              </w:rPr>
            </w:pPr>
            <w:r w:rsidRPr="00BE2227">
              <w:rPr>
                <w:rFonts w:asciiTheme="majorBidi" w:hAnsiTheme="majorBidi" w:cstheme="majorBidi"/>
                <w:color w:val="000000"/>
                <w:sz w:val="16"/>
                <w:szCs w:val="16"/>
              </w:rPr>
              <w:fldChar w:fldCharType="begin" w:fldLock="1"/>
            </w:r>
            <w:r w:rsidR="00C26F61">
              <w:rPr>
                <w:rFonts w:asciiTheme="majorBidi" w:hAnsiTheme="majorBidi" w:cstheme="majorBidi"/>
                <w:color w:val="000000"/>
                <w:sz w:val="16"/>
                <w:szCs w:val="16"/>
              </w:rPr>
              <w:instrText>ADDIN CSL_CITATION {"citationItems":[{"id":"ITEM-1","itemData":{"DOI":"10.1061/(ASCE)0733-9445(2009)135:3(239)","abstract":"This paper investigates the effects of unsymmetrical loadings on the strength and behavior of simply supported deep beams. An experimental program consisting of 14 specimens has been carried out. Test results including crack patterns, load-deflection responses, steel and concrete strains, and failure loads are presented and discussed with the effects of load inequality (LI) and load asymmetry (LA). Conclusions are drawn on the effects of LI and LA on deep beam behavior. The ACI 318-05 strut-and-tie method is found to slightly overestimate the beam shear capacity. The writers proposed a direct strut-and-tie method (STM) for predicting the failure loads of unsymmetrically loaded deep beams. By adopting an interactive failure criterion, no preset empirical stress limit is required in the model. A load parameter ? is introduced such that the proposed STM can simulate both the effects of LI and LA. It is shown that the proposed STM is a generalized form that embodies the special cases of single-point and two-equal-point symmetric loading conditions. Besides, the model gives promising results in predicting the possible failure modes. The STM predictions are in good agreement with test results as well as finite-element predictions of 14 specimens.","author":[{"dropping-particle":"","family":"Ning","given":"Zhang","non-dropping-particle":"","parse-names":false,"suffix":""},{"dropping-particle":"","family":"Kang-Hai","given":"Tan","non-dropping-particle":"","parse-names":false,"suffix":""},{"dropping-particle":"","family":"Chee-Lai","given":"Leong","non-dropping-particle":"","parse-names":false,"suffix":""}],"container-title":"Journal of Structural Engineering","id":"ITEM-1","issue":"3","issued":{"date-parts":[["2009","3","1"]]},"note":"doi: 10.1061/(ASCE)0733-9445(2009)135:3(239)","page":"239-252","publisher":"American Society of Civil Engineers","title":"Single-Span Deep Beams Subjected to Unsymmetrical Loads","type":"article-journal","volume":"135"},"uris":["http://www.mendeley.com/documents/?uuid=3bd6bf9a-7d9a-4371-9920-b60b13841d51"]}],"mendeley":{"formattedCitation":"[63]","plainTextFormattedCitation":"[63]","previouslyFormattedCitation":"[63]"},"properties":{"noteIndex":0},"schema":"https://github.com/citation-style-language/schema/raw/master/csl-citation.json"}</w:instrText>
            </w:r>
            <w:r w:rsidRPr="00BE2227">
              <w:rPr>
                <w:rFonts w:asciiTheme="majorBidi" w:hAnsiTheme="majorBidi" w:cstheme="majorBidi"/>
                <w:color w:val="000000"/>
                <w:sz w:val="16"/>
                <w:szCs w:val="16"/>
              </w:rPr>
              <w:fldChar w:fldCharType="separate"/>
            </w:r>
            <w:r w:rsidRPr="00BE2227">
              <w:rPr>
                <w:rFonts w:asciiTheme="majorBidi" w:hAnsiTheme="majorBidi" w:cstheme="majorBidi"/>
                <w:noProof/>
                <w:color w:val="000000"/>
                <w:sz w:val="16"/>
                <w:szCs w:val="16"/>
              </w:rPr>
              <w:t>[63]</w:t>
            </w:r>
            <w:r w:rsidRPr="00BE2227">
              <w:rPr>
                <w:rFonts w:asciiTheme="majorBidi" w:hAnsiTheme="majorBidi" w:cstheme="majorBidi"/>
                <w:color w:val="000000"/>
                <w:sz w:val="16"/>
                <w:szCs w:val="16"/>
              </w:rPr>
              <w:fldChar w:fldCharType="end"/>
            </w:r>
          </w:p>
        </w:tc>
        <w:tc>
          <w:tcPr>
            <w:tcW w:w="427" w:type="dxa"/>
          </w:tcPr>
          <w:p w14:paraId="28844EB6" w14:textId="2151FF0E"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4</w:t>
            </w:r>
          </w:p>
        </w:tc>
        <w:tc>
          <w:tcPr>
            <w:tcW w:w="990" w:type="dxa"/>
          </w:tcPr>
          <w:p w14:paraId="76CC6638" w14:textId="19D86629"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57-2.28</w:t>
            </w:r>
          </w:p>
        </w:tc>
        <w:tc>
          <w:tcPr>
            <w:tcW w:w="1080" w:type="dxa"/>
          </w:tcPr>
          <w:p w14:paraId="1A7A64D6" w14:textId="69A90919"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8.0-41.0</w:t>
            </w:r>
          </w:p>
        </w:tc>
        <w:tc>
          <w:tcPr>
            <w:tcW w:w="1170" w:type="dxa"/>
          </w:tcPr>
          <w:p w14:paraId="647B2E32" w14:textId="6257B38C"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1.24-1.43</w:t>
            </w:r>
          </w:p>
        </w:tc>
        <w:tc>
          <w:tcPr>
            <w:tcW w:w="1080" w:type="dxa"/>
          </w:tcPr>
          <w:p w14:paraId="64A826CD" w14:textId="01113B01"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484-495</w:t>
            </w:r>
          </w:p>
        </w:tc>
        <w:tc>
          <w:tcPr>
            <w:tcW w:w="833" w:type="dxa"/>
          </w:tcPr>
          <w:p w14:paraId="21E5833B" w14:textId="681934D3"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35-0.42</w:t>
            </w:r>
          </w:p>
        </w:tc>
        <w:tc>
          <w:tcPr>
            <w:tcW w:w="900" w:type="dxa"/>
          </w:tcPr>
          <w:p w14:paraId="7CE83277" w14:textId="3990F4F6"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328-369</w:t>
            </w:r>
          </w:p>
        </w:tc>
        <w:tc>
          <w:tcPr>
            <w:tcW w:w="900" w:type="dxa"/>
          </w:tcPr>
          <w:p w14:paraId="72E4FCBC" w14:textId="4163CBD6"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0</w:t>
            </w:r>
          </w:p>
        </w:tc>
        <w:tc>
          <w:tcPr>
            <w:tcW w:w="990" w:type="dxa"/>
          </w:tcPr>
          <w:p w14:paraId="55C09BBA" w14:textId="0CBE2457"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0-369</w:t>
            </w:r>
          </w:p>
        </w:tc>
        <w:tc>
          <w:tcPr>
            <w:tcW w:w="921" w:type="dxa"/>
          </w:tcPr>
          <w:p w14:paraId="592309E8" w14:textId="02F9E871" w:rsidR="00310603" w:rsidRPr="00BE2227" w:rsidRDefault="00310603" w:rsidP="00310603">
            <w:pPr>
              <w:autoSpaceDE w:val="0"/>
              <w:autoSpaceDN w:val="0"/>
              <w:adjustRightInd w:val="0"/>
              <w:spacing w:after="0" w:line="240" w:lineRule="auto"/>
              <w:jc w:val="center"/>
              <w:rPr>
                <w:rFonts w:asciiTheme="majorBidi" w:hAnsiTheme="majorBidi" w:cstheme="majorBidi"/>
                <w:color w:val="000000"/>
                <w:sz w:val="16"/>
                <w:szCs w:val="16"/>
              </w:rPr>
            </w:pPr>
            <w:r w:rsidRPr="00BE2227">
              <w:rPr>
                <w:rFonts w:asciiTheme="majorBidi" w:hAnsiTheme="majorBidi" w:cstheme="majorBidi"/>
                <w:sz w:val="16"/>
                <w:szCs w:val="16"/>
              </w:rPr>
              <w:t>2.76-6.93</w:t>
            </w:r>
          </w:p>
        </w:tc>
      </w:tr>
    </w:tbl>
    <w:p w14:paraId="44681A74" w14:textId="13F02163" w:rsidR="00393F33" w:rsidRDefault="0013555D" w:rsidP="0013555D">
      <w:pPr>
        <w:rPr>
          <w:rFonts w:asciiTheme="majorBidi" w:hAnsiTheme="majorBidi" w:cstheme="majorBidi"/>
          <w:color w:val="000000"/>
          <w:kern w:val="0"/>
          <w:sz w:val="18"/>
          <w:szCs w:val="18"/>
        </w:rPr>
      </w:pPr>
      <w:r w:rsidRPr="0013555D">
        <w:rPr>
          <w:rFonts w:asciiTheme="majorBidi" w:hAnsiTheme="majorBidi" w:cstheme="majorBidi"/>
          <w:color w:val="000000"/>
          <w:kern w:val="0"/>
          <w:sz w:val="18"/>
          <w:szCs w:val="18"/>
        </w:rPr>
        <w:t># is the number of tests for each reference</w:t>
      </w:r>
      <w:r w:rsidR="00C26F61">
        <w:rPr>
          <w:rFonts w:asciiTheme="majorBidi" w:hAnsiTheme="majorBidi" w:cstheme="majorBidi"/>
          <w:color w:val="000000"/>
          <w:kern w:val="0"/>
          <w:sz w:val="18"/>
          <w:szCs w:val="18"/>
        </w:rPr>
        <w:t>.</w:t>
      </w:r>
    </w:p>
    <w:p w14:paraId="1CA79CD7" w14:textId="79558ADA" w:rsidR="0013555D" w:rsidRPr="0013555D" w:rsidRDefault="0013555D" w:rsidP="00393F33">
      <w:pPr>
        <w:rPr>
          <w:rFonts w:asciiTheme="majorBidi" w:hAnsiTheme="majorBidi" w:cstheme="majorBidi"/>
          <w:color w:val="000000"/>
          <w:kern w:val="0"/>
          <w:sz w:val="18"/>
          <w:szCs w:val="18"/>
        </w:rPr>
      </w:pPr>
    </w:p>
    <w:p w14:paraId="2AC72FBB" w14:textId="50E531BA" w:rsidR="0013555D" w:rsidRPr="0013555D" w:rsidRDefault="0013555D" w:rsidP="00236C77">
      <w:pPr>
        <w:spacing w:after="0"/>
        <w:rPr>
          <w:rFonts w:asciiTheme="majorBidi" w:hAnsiTheme="majorBidi" w:cstheme="majorBidi"/>
          <w:b/>
          <w:bCs/>
          <w:u w:val="single"/>
        </w:rPr>
      </w:pPr>
      <w:r w:rsidRPr="0013555D">
        <w:rPr>
          <w:rFonts w:asciiTheme="majorBidi" w:hAnsiTheme="majorBidi" w:cstheme="majorBidi"/>
          <w:b/>
          <w:bCs/>
          <w:u w:val="single"/>
        </w:rPr>
        <w:lastRenderedPageBreak/>
        <w:t>References</w:t>
      </w:r>
    </w:p>
    <w:p w14:paraId="359FFD0D" w14:textId="68C9F34D" w:rsidR="00236C77" w:rsidRPr="00236C77" w:rsidRDefault="0013555D" w:rsidP="00236C77">
      <w:pPr>
        <w:widowControl w:val="0"/>
        <w:autoSpaceDE w:val="0"/>
        <w:autoSpaceDN w:val="0"/>
        <w:adjustRightInd w:val="0"/>
        <w:spacing w:line="240" w:lineRule="auto"/>
        <w:ind w:left="640" w:hanging="640"/>
        <w:rPr>
          <w:rFonts w:ascii="Times New Roman" w:hAnsi="Times New Roman" w:cs="Times New Roman"/>
          <w:noProof/>
          <w:kern w:val="0"/>
        </w:rPr>
      </w:pPr>
      <w:r w:rsidRPr="0013555D">
        <w:rPr>
          <w:rFonts w:asciiTheme="majorBidi" w:hAnsiTheme="majorBidi" w:cstheme="majorBidi"/>
        </w:rPr>
        <w:fldChar w:fldCharType="begin" w:fldLock="1"/>
      </w:r>
      <w:r w:rsidRPr="0013555D">
        <w:rPr>
          <w:rFonts w:asciiTheme="majorBidi" w:hAnsiTheme="majorBidi" w:cstheme="majorBidi"/>
        </w:rPr>
        <w:instrText xml:space="preserve">ADDIN Mendeley Bibliography CSL_BIBLIOGRAPHY </w:instrText>
      </w:r>
      <w:r w:rsidRPr="0013555D">
        <w:rPr>
          <w:rFonts w:asciiTheme="majorBidi" w:hAnsiTheme="majorBidi" w:cstheme="majorBidi"/>
        </w:rPr>
        <w:fldChar w:fldCharType="separate"/>
      </w:r>
      <w:r w:rsidR="00236C77" w:rsidRPr="00236C77">
        <w:rPr>
          <w:rFonts w:ascii="Times New Roman" w:hAnsi="Times New Roman" w:cs="Times New Roman"/>
          <w:noProof/>
          <w:kern w:val="0"/>
        </w:rPr>
        <w:t>[1]</w:t>
      </w:r>
      <w:r w:rsidR="00236C77" w:rsidRPr="00236C77">
        <w:rPr>
          <w:rFonts w:ascii="Times New Roman" w:hAnsi="Times New Roman" w:cs="Times New Roman"/>
          <w:noProof/>
          <w:kern w:val="0"/>
        </w:rPr>
        <w:tab/>
        <w:t xml:space="preserve">A. P. Clark, “Diagonal Tension in Reinforced Concrete Beams,” </w:t>
      </w:r>
      <w:r w:rsidR="00236C77" w:rsidRPr="00236C77">
        <w:rPr>
          <w:rFonts w:ascii="Times New Roman" w:hAnsi="Times New Roman" w:cs="Times New Roman"/>
          <w:i/>
          <w:iCs/>
          <w:noProof/>
          <w:kern w:val="0"/>
        </w:rPr>
        <w:t>ACI J. Proc.</w:t>
      </w:r>
      <w:r w:rsidR="00236C77" w:rsidRPr="00236C77">
        <w:rPr>
          <w:rFonts w:ascii="Times New Roman" w:hAnsi="Times New Roman" w:cs="Times New Roman"/>
          <w:noProof/>
          <w:kern w:val="0"/>
        </w:rPr>
        <w:t>, vol. 48, no. 10, doi: 10.14359/11876.</w:t>
      </w:r>
    </w:p>
    <w:p w14:paraId="55BBB0EA"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2]</w:t>
      </w:r>
      <w:r w:rsidRPr="00236C77">
        <w:rPr>
          <w:rFonts w:ascii="Times New Roman" w:hAnsi="Times New Roman" w:cs="Times New Roman"/>
          <w:noProof/>
          <w:kern w:val="0"/>
        </w:rPr>
        <w:tab/>
        <w:t xml:space="preserve">I. M. V. K. G. Moody  R. C. Elstner, and E. Hognestad, “Shear Strength of Reinforced Concrete Beams Part 1 -Tests of Simple Beams,” </w:t>
      </w:r>
      <w:r w:rsidRPr="00236C77">
        <w:rPr>
          <w:rFonts w:ascii="Times New Roman" w:hAnsi="Times New Roman" w:cs="Times New Roman"/>
          <w:i/>
          <w:iCs/>
          <w:noProof/>
          <w:kern w:val="0"/>
        </w:rPr>
        <w:t>ACI J. Proc.</w:t>
      </w:r>
      <w:r w:rsidRPr="00236C77">
        <w:rPr>
          <w:rFonts w:ascii="Times New Roman" w:hAnsi="Times New Roman" w:cs="Times New Roman"/>
          <w:noProof/>
          <w:kern w:val="0"/>
        </w:rPr>
        <w:t>, vol. 51, no. 12, doi: 10.14359/11680.</w:t>
      </w:r>
    </w:p>
    <w:p w14:paraId="1C7EEF01"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3]</w:t>
      </w:r>
      <w:r w:rsidRPr="00236C77">
        <w:rPr>
          <w:rFonts w:ascii="Times New Roman" w:hAnsi="Times New Roman" w:cs="Times New Roman"/>
          <w:noProof/>
          <w:kern w:val="0"/>
        </w:rPr>
        <w:tab/>
        <w:t xml:space="preserve">P. J. R. Fung-Kew Kong  David F. Cole, “Web Reinforcement Effects on Deep Beams,” </w:t>
      </w:r>
      <w:r w:rsidRPr="00236C77">
        <w:rPr>
          <w:rFonts w:ascii="Times New Roman" w:hAnsi="Times New Roman" w:cs="Times New Roman"/>
          <w:i/>
          <w:iCs/>
          <w:noProof/>
          <w:kern w:val="0"/>
        </w:rPr>
        <w:t>ACI J. Proc.</w:t>
      </w:r>
      <w:r w:rsidRPr="00236C77">
        <w:rPr>
          <w:rFonts w:ascii="Times New Roman" w:hAnsi="Times New Roman" w:cs="Times New Roman"/>
          <w:noProof/>
          <w:kern w:val="0"/>
        </w:rPr>
        <w:t>, vol. 67, no. 12, doi: 10.14359/7336.</w:t>
      </w:r>
    </w:p>
    <w:p w14:paraId="4CA3C5B7"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4]</w:t>
      </w:r>
      <w:r w:rsidRPr="00236C77">
        <w:rPr>
          <w:rFonts w:ascii="Times New Roman" w:hAnsi="Times New Roman" w:cs="Times New Roman"/>
          <w:noProof/>
          <w:kern w:val="0"/>
        </w:rPr>
        <w:tab/>
        <w:t xml:space="preserve">K. N. S. and A. S. Vantsiotis, “Shear Strength of Deep Beams,” </w:t>
      </w:r>
      <w:r w:rsidRPr="00236C77">
        <w:rPr>
          <w:rFonts w:ascii="Times New Roman" w:hAnsi="Times New Roman" w:cs="Times New Roman"/>
          <w:i/>
          <w:iCs/>
          <w:noProof/>
          <w:kern w:val="0"/>
        </w:rPr>
        <w:t>ACI J. Proc.</w:t>
      </w:r>
      <w:r w:rsidRPr="00236C77">
        <w:rPr>
          <w:rFonts w:ascii="Times New Roman" w:hAnsi="Times New Roman" w:cs="Times New Roman"/>
          <w:noProof/>
          <w:kern w:val="0"/>
        </w:rPr>
        <w:t>, vol. 79, no. 3, doi: 10.14359/10899.</w:t>
      </w:r>
    </w:p>
    <w:p w14:paraId="41E4DAD7"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5]</w:t>
      </w:r>
      <w:r w:rsidRPr="00236C77">
        <w:rPr>
          <w:rFonts w:ascii="Times New Roman" w:hAnsi="Times New Roman" w:cs="Times New Roman"/>
          <w:noProof/>
          <w:kern w:val="0"/>
        </w:rPr>
        <w:tab/>
        <w:t xml:space="preserve">N. K. Subedi, A. E. Vardy, and N. Kubotat, “Reinforced concrete deep beams some test results,” </w:t>
      </w:r>
      <w:r w:rsidRPr="00236C77">
        <w:rPr>
          <w:rFonts w:ascii="Times New Roman" w:hAnsi="Times New Roman" w:cs="Times New Roman"/>
          <w:i/>
          <w:iCs/>
          <w:noProof/>
          <w:kern w:val="0"/>
        </w:rPr>
        <w:t>Mag. Concr. Res.</w:t>
      </w:r>
      <w:r w:rsidRPr="00236C77">
        <w:rPr>
          <w:rFonts w:ascii="Times New Roman" w:hAnsi="Times New Roman" w:cs="Times New Roman"/>
          <w:noProof/>
          <w:kern w:val="0"/>
        </w:rPr>
        <w:t>, vol. 38, no. 137, pp. 206–219, 1986.</w:t>
      </w:r>
    </w:p>
    <w:p w14:paraId="03AC5063"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6]</w:t>
      </w:r>
      <w:r w:rsidRPr="00236C77">
        <w:rPr>
          <w:rFonts w:ascii="Times New Roman" w:hAnsi="Times New Roman" w:cs="Times New Roman"/>
          <w:noProof/>
          <w:kern w:val="0"/>
        </w:rPr>
        <w:tab/>
        <w:t xml:space="preserve">J. W. and N. Lehwalter, “Size Effects in Short Beams Loaded in Shear,”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91, no. 5, doi: 10.14359/4177.</w:t>
      </w:r>
    </w:p>
    <w:p w14:paraId="0494971F"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7]</w:t>
      </w:r>
      <w:r w:rsidRPr="00236C77">
        <w:rPr>
          <w:rFonts w:ascii="Times New Roman" w:hAnsi="Times New Roman" w:cs="Times New Roman"/>
          <w:noProof/>
          <w:kern w:val="0"/>
        </w:rPr>
        <w:tab/>
        <w:t xml:space="preserve">P. Y. L. K. and B. V. Rangan, “Shear Strength of High-Performance Concrete Beams,”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95, no. 6, doi: 10.14359/581.</w:t>
      </w:r>
    </w:p>
    <w:p w14:paraId="537639BB"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8]</w:t>
      </w:r>
      <w:r w:rsidRPr="00236C77">
        <w:rPr>
          <w:rFonts w:ascii="Times New Roman" w:hAnsi="Times New Roman" w:cs="Times New Roman"/>
          <w:noProof/>
          <w:kern w:val="0"/>
        </w:rPr>
        <w:tab/>
        <w:t xml:space="preserve">K.-S. L. Sung-Woo Shin  Jung-Ill Moon, and S. K. Ghosh, “Shear Strength of Reinforced High-Strength Concrete Beams with Shear Span-to-Depth Ratios between 1.5 and 2.5,”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96, no. 4, doi: 10.14359/691.</w:t>
      </w:r>
    </w:p>
    <w:p w14:paraId="7991A0FC"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9]</w:t>
      </w:r>
      <w:r w:rsidRPr="00236C77">
        <w:rPr>
          <w:rFonts w:ascii="Times New Roman" w:hAnsi="Times New Roman" w:cs="Times New Roman"/>
          <w:noProof/>
          <w:kern w:val="0"/>
        </w:rPr>
        <w:tab/>
        <w:t xml:space="preserve">K. H. T. and H. Y. Lu, “Shear Behavior of Large Reinforced Concrete Deep Beams and Code Comparisons,”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96, no. 5, doi: 10.14359/738.</w:t>
      </w:r>
    </w:p>
    <w:p w14:paraId="62D9CC85"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10]</w:t>
      </w:r>
      <w:r w:rsidRPr="00236C77">
        <w:rPr>
          <w:rFonts w:ascii="Times New Roman" w:hAnsi="Times New Roman" w:cs="Times New Roman"/>
          <w:noProof/>
          <w:kern w:val="0"/>
        </w:rPr>
        <w:tab/>
        <w:t xml:space="preserve">R. S. Pendyala and P. Mendis, “Experimental study on shear strength of high-strength concrete beams,” </w:t>
      </w:r>
      <w:r w:rsidRPr="00236C77">
        <w:rPr>
          <w:rFonts w:ascii="Times New Roman" w:hAnsi="Times New Roman" w:cs="Times New Roman"/>
          <w:i/>
          <w:iCs/>
          <w:noProof/>
          <w:kern w:val="0"/>
        </w:rPr>
        <w:t>Struct. J.</w:t>
      </w:r>
      <w:r w:rsidRPr="00236C77">
        <w:rPr>
          <w:rFonts w:ascii="Times New Roman" w:hAnsi="Times New Roman" w:cs="Times New Roman"/>
          <w:noProof/>
          <w:kern w:val="0"/>
        </w:rPr>
        <w:t>, vol. 97, no. 4, pp. 564–571, 2000.</w:t>
      </w:r>
    </w:p>
    <w:p w14:paraId="5887F696"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11]</w:t>
      </w:r>
      <w:r w:rsidRPr="00236C77">
        <w:rPr>
          <w:rFonts w:ascii="Times New Roman" w:hAnsi="Times New Roman" w:cs="Times New Roman"/>
          <w:noProof/>
          <w:kern w:val="0"/>
        </w:rPr>
        <w:tab/>
        <w:t xml:space="preserve">J.-K. O. and S.-W. Shin, “Shear Strength of Reinforced High-Strength Concrete Deep Beams,”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98, no. 2, doi: 10.14359/10184.</w:t>
      </w:r>
    </w:p>
    <w:p w14:paraId="730BC463"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12]</w:t>
      </w:r>
      <w:r w:rsidRPr="00236C77">
        <w:rPr>
          <w:rFonts w:ascii="Times New Roman" w:hAnsi="Times New Roman" w:cs="Times New Roman"/>
          <w:noProof/>
          <w:kern w:val="0"/>
        </w:rPr>
        <w:tab/>
        <w:t xml:space="preserve">N. Zhang and K.-H. Tan, “Size effect in RC deep beams: Experimental investigation and STM verification,” </w:t>
      </w:r>
      <w:r w:rsidRPr="00236C77">
        <w:rPr>
          <w:rFonts w:ascii="Times New Roman" w:hAnsi="Times New Roman" w:cs="Times New Roman"/>
          <w:i/>
          <w:iCs/>
          <w:noProof/>
          <w:kern w:val="0"/>
        </w:rPr>
        <w:t>Eng. Struct.</w:t>
      </w:r>
      <w:r w:rsidRPr="00236C77">
        <w:rPr>
          <w:rFonts w:ascii="Times New Roman" w:hAnsi="Times New Roman" w:cs="Times New Roman"/>
          <w:noProof/>
          <w:kern w:val="0"/>
        </w:rPr>
        <w:t>, vol. 29, no. 12, pp. 3241–3254, 2007.</w:t>
      </w:r>
    </w:p>
    <w:p w14:paraId="2579F963"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13]</w:t>
      </w:r>
      <w:r w:rsidRPr="00236C77">
        <w:rPr>
          <w:rFonts w:ascii="Times New Roman" w:hAnsi="Times New Roman" w:cs="Times New Roman"/>
          <w:noProof/>
          <w:kern w:val="0"/>
        </w:rPr>
        <w:tab/>
        <w:t xml:space="preserve">K.-H. Tan, G.-H. Cheng, and N. Zhang, “Experiment to mitigate size effect on deep beams,” </w:t>
      </w:r>
      <w:r w:rsidRPr="00236C77">
        <w:rPr>
          <w:rFonts w:ascii="Times New Roman" w:hAnsi="Times New Roman" w:cs="Times New Roman"/>
          <w:i/>
          <w:iCs/>
          <w:noProof/>
          <w:kern w:val="0"/>
        </w:rPr>
        <w:t>Mag. Concr. Res.</w:t>
      </w:r>
      <w:r w:rsidRPr="00236C77">
        <w:rPr>
          <w:rFonts w:ascii="Times New Roman" w:hAnsi="Times New Roman" w:cs="Times New Roman"/>
          <w:noProof/>
          <w:kern w:val="0"/>
        </w:rPr>
        <w:t>, vol. 60, no. 10, pp. 709–723, 2008.</w:t>
      </w:r>
    </w:p>
    <w:p w14:paraId="53610256"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14]</w:t>
      </w:r>
      <w:r w:rsidRPr="00236C77">
        <w:rPr>
          <w:rFonts w:ascii="Times New Roman" w:hAnsi="Times New Roman" w:cs="Times New Roman"/>
          <w:noProof/>
          <w:kern w:val="0"/>
        </w:rPr>
        <w:tab/>
        <w:t>K. S. Ismail, “Shear behaviour of reinforced concrete deep beams,” University of Sheffield, 2016.</w:t>
      </w:r>
    </w:p>
    <w:p w14:paraId="4BA37FFF"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15]</w:t>
      </w:r>
      <w:r w:rsidRPr="00236C77">
        <w:rPr>
          <w:rFonts w:ascii="Times New Roman" w:hAnsi="Times New Roman" w:cs="Times New Roman"/>
          <w:noProof/>
          <w:kern w:val="0"/>
        </w:rPr>
        <w:tab/>
        <w:t xml:space="preserve">J. J. Roller and H. G. Russel, “Shear strength of high-strength concrete beams with web reinforcement,” </w:t>
      </w:r>
      <w:r w:rsidRPr="00236C77">
        <w:rPr>
          <w:rFonts w:ascii="Times New Roman" w:hAnsi="Times New Roman" w:cs="Times New Roman"/>
          <w:i/>
          <w:iCs/>
          <w:noProof/>
          <w:kern w:val="0"/>
        </w:rPr>
        <w:t>Struct. J.</w:t>
      </w:r>
      <w:r w:rsidRPr="00236C77">
        <w:rPr>
          <w:rFonts w:ascii="Times New Roman" w:hAnsi="Times New Roman" w:cs="Times New Roman"/>
          <w:noProof/>
          <w:kern w:val="0"/>
        </w:rPr>
        <w:t>, vol. 87, no. 2, pp. 191–198, 1990.</w:t>
      </w:r>
    </w:p>
    <w:p w14:paraId="5A7242E9"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16]</w:t>
      </w:r>
      <w:r w:rsidRPr="00236C77">
        <w:rPr>
          <w:rFonts w:ascii="Times New Roman" w:hAnsi="Times New Roman" w:cs="Times New Roman"/>
          <w:noProof/>
          <w:kern w:val="0"/>
        </w:rPr>
        <w:tab/>
        <w:t xml:space="preserve">J. M. and I. M. Viest, “Shear Strength of Reinforced Concrete Frame Members Without Web Reinforcement,” </w:t>
      </w:r>
      <w:r w:rsidRPr="00236C77">
        <w:rPr>
          <w:rFonts w:ascii="Times New Roman" w:hAnsi="Times New Roman" w:cs="Times New Roman"/>
          <w:i/>
          <w:iCs/>
          <w:noProof/>
          <w:kern w:val="0"/>
        </w:rPr>
        <w:t>ACI J. Proc.</w:t>
      </w:r>
      <w:r w:rsidRPr="00236C77">
        <w:rPr>
          <w:rFonts w:ascii="Times New Roman" w:hAnsi="Times New Roman" w:cs="Times New Roman"/>
          <w:noProof/>
          <w:kern w:val="0"/>
        </w:rPr>
        <w:t>, vol. 53, no. 3, doi: 10.14359/11558.</w:t>
      </w:r>
    </w:p>
    <w:p w14:paraId="6C7DC659"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17]</w:t>
      </w:r>
      <w:r w:rsidRPr="00236C77">
        <w:rPr>
          <w:rFonts w:ascii="Times New Roman" w:hAnsi="Times New Roman" w:cs="Times New Roman"/>
          <w:noProof/>
          <w:kern w:val="0"/>
        </w:rPr>
        <w:tab/>
        <w:t xml:space="preserve">T. S. Chang and C. E. Kesler, “Static and fatigue strength in shear of beams with tensile reinforcement,” in </w:t>
      </w:r>
      <w:r w:rsidRPr="00236C77">
        <w:rPr>
          <w:rFonts w:ascii="Times New Roman" w:hAnsi="Times New Roman" w:cs="Times New Roman"/>
          <w:i/>
          <w:iCs/>
          <w:noProof/>
          <w:kern w:val="0"/>
        </w:rPr>
        <w:t>Journal Proceedings</w:t>
      </w:r>
      <w:r w:rsidRPr="00236C77">
        <w:rPr>
          <w:rFonts w:ascii="Times New Roman" w:hAnsi="Times New Roman" w:cs="Times New Roman"/>
          <w:noProof/>
          <w:kern w:val="0"/>
        </w:rPr>
        <w:t>, 1958, vol. 54, no. 6, pp. 1033–1057.</w:t>
      </w:r>
    </w:p>
    <w:p w14:paraId="302F3F24"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18]</w:t>
      </w:r>
      <w:r w:rsidRPr="00236C77">
        <w:rPr>
          <w:rFonts w:ascii="Times New Roman" w:hAnsi="Times New Roman" w:cs="Times New Roman"/>
          <w:noProof/>
          <w:kern w:val="0"/>
        </w:rPr>
        <w:tab/>
        <w:t xml:space="preserve">D. Watstein and R. G. Mathey, “Strains in beams having diagonal cracks,” in </w:t>
      </w:r>
      <w:r w:rsidRPr="00236C77">
        <w:rPr>
          <w:rFonts w:ascii="Times New Roman" w:hAnsi="Times New Roman" w:cs="Times New Roman"/>
          <w:i/>
          <w:iCs/>
          <w:noProof/>
          <w:kern w:val="0"/>
        </w:rPr>
        <w:t>Journal Proceedings</w:t>
      </w:r>
      <w:r w:rsidRPr="00236C77">
        <w:rPr>
          <w:rFonts w:ascii="Times New Roman" w:hAnsi="Times New Roman" w:cs="Times New Roman"/>
          <w:noProof/>
          <w:kern w:val="0"/>
        </w:rPr>
        <w:t>, 1958, vol. 55, no. 12, pp. 717–728.</w:t>
      </w:r>
    </w:p>
    <w:p w14:paraId="1F9616D4"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19]</w:t>
      </w:r>
      <w:r w:rsidRPr="00236C77">
        <w:rPr>
          <w:rFonts w:ascii="Times New Roman" w:hAnsi="Times New Roman" w:cs="Times New Roman"/>
          <w:noProof/>
          <w:kern w:val="0"/>
        </w:rPr>
        <w:tab/>
        <w:t xml:space="preserve">J. J. Rodriguez, A. C. Bianchini, I. M. Viest, and C. E. Kesler, “Shear strength of two-span continous reinforced concrete beams,” in </w:t>
      </w:r>
      <w:r w:rsidRPr="00236C77">
        <w:rPr>
          <w:rFonts w:ascii="Times New Roman" w:hAnsi="Times New Roman" w:cs="Times New Roman"/>
          <w:i/>
          <w:iCs/>
          <w:noProof/>
          <w:kern w:val="0"/>
        </w:rPr>
        <w:t>Journal Proceedings</w:t>
      </w:r>
      <w:r w:rsidRPr="00236C77">
        <w:rPr>
          <w:rFonts w:ascii="Times New Roman" w:hAnsi="Times New Roman" w:cs="Times New Roman"/>
          <w:noProof/>
          <w:kern w:val="0"/>
        </w:rPr>
        <w:t>, 1959, vol. 55, no. 4, pp. 1089–1130.</w:t>
      </w:r>
    </w:p>
    <w:p w14:paraId="5BF6992F"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20]</w:t>
      </w:r>
      <w:r w:rsidRPr="00236C77">
        <w:rPr>
          <w:rFonts w:ascii="Times New Roman" w:hAnsi="Times New Roman" w:cs="Times New Roman"/>
          <w:noProof/>
          <w:kern w:val="0"/>
        </w:rPr>
        <w:tab/>
        <w:t xml:space="preserve">R. D. De Cossio and C. P. Siess, “Behavior and strength in shear of beams and frames without web reinforcement,” in </w:t>
      </w:r>
      <w:r w:rsidRPr="00236C77">
        <w:rPr>
          <w:rFonts w:ascii="Times New Roman" w:hAnsi="Times New Roman" w:cs="Times New Roman"/>
          <w:i/>
          <w:iCs/>
          <w:noProof/>
          <w:kern w:val="0"/>
        </w:rPr>
        <w:t>Journal Proceedings</w:t>
      </w:r>
      <w:r w:rsidRPr="00236C77">
        <w:rPr>
          <w:rFonts w:ascii="Times New Roman" w:hAnsi="Times New Roman" w:cs="Times New Roman"/>
          <w:noProof/>
          <w:kern w:val="0"/>
        </w:rPr>
        <w:t>, 1960, vol. 56, no. 2, pp. 695–736.</w:t>
      </w:r>
    </w:p>
    <w:p w14:paraId="1E5F7592"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21]</w:t>
      </w:r>
      <w:r w:rsidRPr="00236C77">
        <w:rPr>
          <w:rFonts w:ascii="Times New Roman" w:hAnsi="Times New Roman" w:cs="Times New Roman"/>
          <w:noProof/>
          <w:kern w:val="0"/>
        </w:rPr>
        <w:tab/>
        <w:t xml:space="preserve">F. Leonhardt and R. Walther, “The Stuttgart shear tests,” </w:t>
      </w:r>
      <w:r w:rsidRPr="00236C77">
        <w:rPr>
          <w:rFonts w:ascii="Times New Roman" w:hAnsi="Times New Roman" w:cs="Times New Roman"/>
          <w:i/>
          <w:iCs/>
          <w:noProof/>
          <w:kern w:val="0"/>
        </w:rPr>
        <w:t>Cem. \&amp; Concr. Assoc. Libr.</w:t>
      </w:r>
      <w:r w:rsidRPr="00236C77">
        <w:rPr>
          <w:rFonts w:ascii="Times New Roman" w:hAnsi="Times New Roman" w:cs="Times New Roman"/>
          <w:noProof/>
          <w:kern w:val="0"/>
        </w:rPr>
        <w:t>, vol. 11, no. 28, pp. 49–54, 1961.</w:t>
      </w:r>
    </w:p>
    <w:p w14:paraId="4F2E1F2E"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22]</w:t>
      </w:r>
      <w:r w:rsidRPr="00236C77">
        <w:rPr>
          <w:rFonts w:ascii="Times New Roman" w:hAnsi="Times New Roman" w:cs="Times New Roman"/>
          <w:noProof/>
          <w:kern w:val="0"/>
        </w:rPr>
        <w:tab/>
        <w:t xml:space="preserve">Q. Q. Liang, B. Uy, M. A. Bradford, and H. R. Ronagh, “Strength Analysis of Steel–Concrete Composite Beams in Combined Bending and Shear,” </w:t>
      </w:r>
      <w:r w:rsidRPr="00236C77">
        <w:rPr>
          <w:rFonts w:ascii="Times New Roman" w:hAnsi="Times New Roman" w:cs="Times New Roman"/>
          <w:i/>
          <w:iCs/>
          <w:noProof/>
          <w:kern w:val="0"/>
        </w:rPr>
        <w:t>J. Struct. Eng.</w:t>
      </w:r>
      <w:r w:rsidRPr="00236C77">
        <w:rPr>
          <w:rFonts w:ascii="Times New Roman" w:hAnsi="Times New Roman" w:cs="Times New Roman"/>
          <w:noProof/>
          <w:kern w:val="0"/>
        </w:rPr>
        <w:t>, vol. 131, no. 10, pp. 1593–1600, 2005, doi: 10.1061/(asce)0733-</w:t>
      </w:r>
      <w:r w:rsidRPr="00236C77">
        <w:rPr>
          <w:rFonts w:ascii="Times New Roman" w:hAnsi="Times New Roman" w:cs="Times New Roman"/>
          <w:noProof/>
          <w:kern w:val="0"/>
        </w:rPr>
        <w:lastRenderedPageBreak/>
        <w:t>9445(2005)131:10(1593).</w:t>
      </w:r>
    </w:p>
    <w:p w14:paraId="376F09F1"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23]</w:t>
      </w:r>
      <w:r w:rsidRPr="00236C77">
        <w:rPr>
          <w:rFonts w:ascii="Times New Roman" w:hAnsi="Times New Roman" w:cs="Times New Roman"/>
          <w:noProof/>
          <w:kern w:val="0"/>
        </w:rPr>
        <w:tab/>
        <w:t xml:space="preserve">V. Ramakrishnan and Y. Ananthanarayana, “Ultimate strength of deep beams in shear,” in </w:t>
      </w:r>
      <w:r w:rsidRPr="00236C77">
        <w:rPr>
          <w:rFonts w:ascii="Times New Roman" w:hAnsi="Times New Roman" w:cs="Times New Roman"/>
          <w:i/>
          <w:iCs/>
          <w:noProof/>
          <w:kern w:val="0"/>
        </w:rPr>
        <w:t>Journal Proceedings</w:t>
      </w:r>
      <w:r w:rsidRPr="00236C77">
        <w:rPr>
          <w:rFonts w:ascii="Times New Roman" w:hAnsi="Times New Roman" w:cs="Times New Roman"/>
          <w:noProof/>
          <w:kern w:val="0"/>
        </w:rPr>
        <w:t>, 1968, vol. 65, no. 2, pp. 87–98.</w:t>
      </w:r>
    </w:p>
    <w:p w14:paraId="39DD4169"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24]</w:t>
      </w:r>
      <w:r w:rsidRPr="00236C77">
        <w:rPr>
          <w:rFonts w:ascii="Times New Roman" w:hAnsi="Times New Roman" w:cs="Times New Roman"/>
          <w:noProof/>
          <w:kern w:val="0"/>
        </w:rPr>
        <w:tab/>
        <w:t xml:space="preserve">A. G. Mphonde and G. C. Frantz, “Shear tests of high-and low-strength concrete beams without stirrups,” in </w:t>
      </w:r>
      <w:r w:rsidRPr="00236C77">
        <w:rPr>
          <w:rFonts w:ascii="Times New Roman" w:hAnsi="Times New Roman" w:cs="Times New Roman"/>
          <w:i/>
          <w:iCs/>
          <w:noProof/>
          <w:kern w:val="0"/>
        </w:rPr>
        <w:t>Journal Proceedings</w:t>
      </w:r>
      <w:r w:rsidRPr="00236C77">
        <w:rPr>
          <w:rFonts w:ascii="Times New Roman" w:hAnsi="Times New Roman" w:cs="Times New Roman"/>
          <w:noProof/>
          <w:kern w:val="0"/>
        </w:rPr>
        <w:t>, 1984, vol. 81, no. 4, pp. 350–357.</w:t>
      </w:r>
    </w:p>
    <w:p w14:paraId="78233155"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25]</w:t>
      </w:r>
      <w:r w:rsidRPr="00236C77">
        <w:rPr>
          <w:rFonts w:ascii="Times New Roman" w:hAnsi="Times New Roman" w:cs="Times New Roman"/>
          <w:noProof/>
          <w:kern w:val="0"/>
        </w:rPr>
        <w:tab/>
        <w:t xml:space="preserve">J. G. M. David M. Rogowsky  and See Y. Ong, “Tests of Reinforced Concrete Deep Beams,” </w:t>
      </w:r>
      <w:r w:rsidRPr="00236C77">
        <w:rPr>
          <w:rFonts w:ascii="Times New Roman" w:hAnsi="Times New Roman" w:cs="Times New Roman"/>
          <w:i/>
          <w:iCs/>
          <w:noProof/>
          <w:kern w:val="0"/>
        </w:rPr>
        <w:t>ACI J. Proc.</w:t>
      </w:r>
      <w:r w:rsidRPr="00236C77">
        <w:rPr>
          <w:rFonts w:ascii="Times New Roman" w:hAnsi="Times New Roman" w:cs="Times New Roman"/>
          <w:noProof/>
          <w:kern w:val="0"/>
        </w:rPr>
        <w:t>, vol. 83, no. 4, doi: 10.14359/10558.</w:t>
      </w:r>
    </w:p>
    <w:p w14:paraId="79288210"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26]</w:t>
      </w:r>
      <w:r w:rsidRPr="00236C77">
        <w:rPr>
          <w:rFonts w:ascii="Times New Roman" w:hAnsi="Times New Roman" w:cs="Times New Roman"/>
          <w:noProof/>
          <w:kern w:val="0"/>
        </w:rPr>
        <w:tab/>
        <w:t>N. Lehwalter, “Bearing capacity of concrete compression struts in truss-systems, exemplified by the case of short beams,” 1988.</w:t>
      </w:r>
    </w:p>
    <w:p w14:paraId="22128724"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27]</w:t>
      </w:r>
      <w:r w:rsidRPr="00236C77">
        <w:rPr>
          <w:rFonts w:ascii="Times New Roman" w:hAnsi="Times New Roman" w:cs="Times New Roman"/>
          <w:noProof/>
          <w:kern w:val="0"/>
        </w:rPr>
        <w:tab/>
        <w:t xml:space="preserve">P. Adebar, “One-way shear strength of large footings,” </w:t>
      </w:r>
      <w:r w:rsidRPr="00236C77">
        <w:rPr>
          <w:rFonts w:ascii="Times New Roman" w:hAnsi="Times New Roman" w:cs="Times New Roman"/>
          <w:i/>
          <w:iCs/>
          <w:noProof/>
          <w:kern w:val="0"/>
        </w:rPr>
        <w:t>Can. J. Civ. Eng.</w:t>
      </w:r>
      <w:r w:rsidRPr="00236C77">
        <w:rPr>
          <w:rFonts w:ascii="Times New Roman" w:hAnsi="Times New Roman" w:cs="Times New Roman"/>
          <w:noProof/>
          <w:kern w:val="0"/>
        </w:rPr>
        <w:t>, vol. 27, no. 3, pp. 553–562, 2000, doi: 10.1139/l00-008.</w:t>
      </w:r>
    </w:p>
    <w:p w14:paraId="3BD73623"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28]</w:t>
      </w:r>
      <w:r w:rsidRPr="00236C77">
        <w:rPr>
          <w:rFonts w:ascii="Times New Roman" w:hAnsi="Times New Roman" w:cs="Times New Roman"/>
          <w:noProof/>
          <w:kern w:val="0"/>
        </w:rPr>
        <w:tab/>
        <w:t xml:space="preserve">T. LERTSRISAKULRAT, “Concept of Concrete Compressive Fracture Energy in RC Deep Beams without Transverse Reinforcement,” </w:t>
      </w:r>
      <w:r w:rsidRPr="00236C77">
        <w:rPr>
          <w:rFonts w:ascii="MS Gothic" w:eastAsia="MS Gothic" w:hAnsi="MS Gothic" w:cs="MS Gothic" w:hint="eastAsia"/>
          <w:noProof/>
          <w:kern w:val="0"/>
        </w:rPr>
        <w:t>コンクリート工学年次論文集</w:t>
      </w:r>
      <w:r w:rsidRPr="00236C77">
        <w:rPr>
          <w:rFonts w:ascii="Times New Roman" w:hAnsi="Times New Roman" w:cs="Times New Roman"/>
          <w:noProof/>
          <w:kern w:val="0"/>
        </w:rPr>
        <w:t>, vol. 23, no. 3, pp. 97–102, 2001.</w:t>
      </w:r>
    </w:p>
    <w:p w14:paraId="4A44B02F"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29]</w:t>
      </w:r>
      <w:r w:rsidRPr="00236C77">
        <w:rPr>
          <w:rFonts w:ascii="Times New Roman" w:hAnsi="Times New Roman" w:cs="Times New Roman"/>
          <w:noProof/>
          <w:kern w:val="0"/>
        </w:rPr>
        <w:tab/>
        <w:t xml:space="preserve">K.-H. Yang, H.-S. Chung, E.-T. Lee, and H.-C. Eun, “Shear characteristics of high-strength concrete deep beams without shear reinforcements,” </w:t>
      </w:r>
      <w:r w:rsidRPr="00236C77">
        <w:rPr>
          <w:rFonts w:ascii="Times New Roman" w:hAnsi="Times New Roman" w:cs="Times New Roman"/>
          <w:i/>
          <w:iCs/>
          <w:noProof/>
          <w:kern w:val="0"/>
        </w:rPr>
        <w:t>Eng. Struct.</w:t>
      </w:r>
      <w:r w:rsidRPr="00236C77">
        <w:rPr>
          <w:rFonts w:ascii="Times New Roman" w:hAnsi="Times New Roman" w:cs="Times New Roman"/>
          <w:noProof/>
          <w:kern w:val="0"/>
        </w:rPr>
        <w:t>, vol. 25, no. 10, pp. 1343–1352, 2003.</w:t>
      </w:r>
    </w:p>
    <w:p w14:paraId="4827E240"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30]</w:t>
      </w:r>
      <w:r w:rsidRPr="00236C77">
        <w:rPr>
          <w:rFonts w:ascii="Times New Roman" w:hAnsi="Times New Roman" w:cs="Times New Roman"/>
          <w:noProof/>
          <w:kern w:val="0"/>
        </w:rPr>
        <w:tab/>
        <w:t xml:space="preserve">K. H. Tan, G. H. Cheng, and H. K. Cheong, “Size effect in shear strength of large beams—Behaviour and finite element modelling,” </w:t>
      </w:r>
      <w:r w:rsidRPr="00236C77">
        <w:rPr>
          <w:rFonts w:ascii="Times New Roman" w:hAnsi="Times New Roman" w:cs="Times New Roman"/>
          <w:i/>
          <w:iCs/>
          <w:noProof/>
          <w:kern w:val="0"/>
        </w:rPr>
        <w:t>Mag. Concr. Res.</w:t>
      </w:r>
      <w:r w:rsidRPr="00236C77">
        <w:rPr>
          <w:rFonts w:ascii="Times New Roman" w:hAnsi="Times New Roman" w:cs="Times New Roman"/>
          <w:noProof/>
          <w:kern w:val="0"/>
        </w:rPr>
        <w:t>, vol. 57, no. 8, pp. 497–509, 2005.</w:t>
      </w:r>
    </w:p>
    <w:p w14:paraId="3D1F8FA9"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31]</w:t>
      </w:r>
      <w:r w:rsidRPr="00236C77">
        <w:rPr>
          <w:rFonts w:ascii="Times New Roman" w:hAnsi="Times New Roman" w:cs="Times New Roman"/>
          <w:noProof/>
          <w:kern w:val="0"/>
        </w:rPr>
        <w:tab/>
        <w:t xml:space="preserve">H. Seliem, A. Hosny, H. Dwairi, and S. Rizkalla, “Shear behavior of concrete beams reinforced with MMFX steel without web reinforcement,” </w:t>
      </w:r>
      <w:r w:rsidRPr="00236C77">
        <w:rPr>
          <w:rFonts w:ascii="Times New Roman" w:hAnsi="Times New Roman" w:cs="Times New Roman"/>
          <w:i/>
          <w:iCs/>
          <w:noProof/>
          <w:kern w:val="0"/>
        </w:rPr>
        <w:t>NC State Univ. Final Report, Proj. No. IS-06-08</w:t>
      </w:r>
      <w:r w:rsidRPr="00236C77">
        <w:rPr>
          <w:rFonts w:ascii="Times New Roman" w:hAnsi="Times New Roman" w:cs="Times New Roman"/>
          <w:noProof/>
          <w:kern w:val="0"/>
        </w:rPr>
        <w:t>, 2006.</w:t>
      </w:r>
    </w:p>
    <w:p w14:paraId="7ED71B23"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32]</w:t>
      </w:r>
      <w:r w:rsidRPr="00236C77">
        <w:rPr>
          <w:rFonts w:ascii="Times New Roman" w:hAnsi="Times New Roman" w:cs="Times New Roman"/>
          <w:noProof/>
          <w:kern w:val="0"/>
        </w:rPr>
        <w:tab/>
        <w:t xml:space="preserve">E. Thorenfeldt and G. Drangsholt, “Shear capacity of reinforced high-strength concrete beams,” </w:t>
      </w:r>
      <w:r w:rsidRPr="00236C77">
        <w:rPr>
          <w:rFonts w:ascii="Times New Roman" w:hAnsi="Times New Roman" w:cs="Times New Roman"/>
          <w:i/>
          <w:iCs/>
          <w:noProof/>
          <w:kern w:val="0"/>
        </w:rPr>
        <w:t>Spec. Publ.</w:t>
      </w:r>
      <w:r w:rsidRPr="00236C77">
        <w:rPr>
          <w:rFonts w:ascii="Times New Roman" w:hAnsi="Times New Roman" w:cs="Times New Roman"/>
          <w:noProof/>
          <w:kern w:val="0"/>
        </w:rPr>
        <w:t>, vol. 121, pp. 129–154, 1990.</w:t>
      </w:r>
    </w:p>
    <w:p w14:paraId="1D38F844"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33]</w:t>
      </w:r>
      <w:r w:rsidRPr="00236C77">
        <w:rPr>
          <w:rFonts w:ascii="Times New Roman" w:hAnsi="Times New Roman" w:cs="Times New Roman"/>
          <w:noProof/>
          <w:kern w:val="0"/>
        </w:rPr>
        <w:tab/>
        <w:t xml:space="preserve">A. B. M. Gerardo Aguilar  Gustavo J. Parra-Montesinos, Julio A. Ramirez, and James K. Wight, “Experimental Evaluation of Design Procedures for Shear Strength of Deep Reinforced Concrete Beams,”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99, no. 4, doi: 10.14359/12123.</w:t>
      </w:r>
    </w:p>
    <w:p w14:paraId="2D990792"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34]</w:t>
      </w:r>
      <w:r w:rsidRPr="00236C77">
        <w:rPr>
          <w:rFonts w:ascii="Times New Roman" w:hAnsi="Times New Roman" w:cs="Times New Roman"/>
          <w:noProof/>
          <w:kern w:val="0"/>
        </w:rPr>
        <w:tab/>
        <w:t>P. Amornpinyo, “Influence of horizontal to vertical reinforcement ratio on behavior of reinforced concrete deep beams designed by strut–and–tie method,” Khon Kaen University, 2010.</w:t>
      </w:r>
    </w:p>
    <w:p w14:paraId="62C42EB9"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35]</w:t>
      </w:r>
      <w:r w:rsidRPr="00236C77">
        <w:rPr>
          <w:rFonts w:ascii="Times New Roman" w:hAnsi="Times New Roman" w:cs="Times New Roman"/>
          <w:noProof/>
          <w:kern w:val="0"/>
        </w:rPr>
        <w:tab/>
        <w:t xml:space="preserve">A. Arabzadeh, R. Aghayari, and A. Rahai, “Investigation of experimental and analytical shear strength of reinforced concrete deep beams,” </w:t>
      </w:r>
      <w:r w:rsidRPr="00236C77">
        <w:rPr>
          <w:rFonts w:ascii="Times New Roman" w:hAnsi="Times New Roman" w:cs="Times New Roman"/>
          <w:i/>
          <w:iCs/>
          <w:noProof/>
          <w:kern w:val="0"/>
        </w:rPr>
        <w:t>Int. J. Civ. Eng.</w:t>
      </w:r>
      <w:r w:rsidRPr="00236C77">
        <w:rPr>
          <w:rFonts w:ascii="Times New Roman" w:hAnsi="Times New Roman" w:cs="Times New Roman"/>
          <w:noProof/>
          <w:kern w:val="0"/>
        </w:rPr>
        <w:t>, vol. 9, pp. 207–214, 2011.</w:t>
      </w:r>
    </w:p>
    <w:p w14:paraId="1B416260"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36]</w:t>
      </w:r>
      <w:r w:rsidRPr="00236C77">
        <w:rPr>
          <w:rFonts w:ascii="Times New Roman" w:hAnsi="Times New Roman" w:cs="Times New Roman"/>
          <w:noProof/>
          <w:kern w:val="0"/>
        </w:rPr>
        <w:tab/>
        <w:t>D. Birrcher, R. Tuchscherer, M. Huizinga, S. Wood, and J. Jirsa, “Strength and Serviceability Design of Reinforced Concrete Inverted-T Beams,” vol. 7, p. 400, 2013.</w:t>
      </w:r>
    </w:p>
    <w:p w14:paraId="3667B752"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37]</w:t>
      </w:r>
      <w:r w:rsidRPr="00236C77">
        <w:rPr>
          <w:rFonts w:ascii="Times New Roman" w:hAnsi="Times New Roman" w:cs="Times New Roman"/>
          <w:noProof/>
          <w:kern w:val="0"/>
        </w:rPr>
        <w:tab/>
        <w:t xml:space="preserve">S. Brena and N. C. Roy, “Evaluation of load transfer and strut strength of deep beams with short longitudinal bar anchorages,”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106, pp. 678–689, 2009.</w:t>
      </w:r>
    </w:p>
    <w:p w14:paraId="43F09257"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38]</w:t>
      </w:r>
      <w:r w:rsidRPr="00236C77">
        <w:rPr>
          <w:rFonts w:ascii="Times New Roman" w:hAnsi="Times New Roman" w:cs="Times New Roman"/>
          <w:noProof/>
          <w:kern w:val="0"/>
        </w:rPr>
        <w:tab/>
        <w:t xml:space="preserve">Y. Li, H. Chen, W.-J. Yi, F. Peng, Z. Li, and Y. Zhou, “Effect of member depth and concrete strength on shear strength of RC deep beams without transverse reinforcement,” </w:t>
      </w:r>
      <w:r w:rsidRPr="00236C77">
        <w:rPr>
          <w:rFonts w:ascii="Times New Roman" w:hAnsi="Times New Roman" w:cs="Times New Roman"/>
          <w:i/>
          <w:iCs/>
          <w:noProof/>
          <w:kern w:val="0"/>
        </w:rPr>
        <w:t>Eng. Struct.</w:t>
      </w:r>
      <w:r w:rsidRPr="00236C77">
        <w:rPr>
          <w:rFonts w:ascii="Times New Roman" w:hAnsi="Times New Roman" w:cs="Times New Roman"/>
          <w:noProof/>
          <w:kern w:val="0"/>
        </w:rPr>
        <w:t>, vol. 241, p. 112427, 2021, doi: https://doi.org/10.1016/j.engstruct.2021.112427.</w:t>
      </w:r>
    </w:p>
    <w:p w14:paraId="7F2AED5E"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39]</w:t>
      </w:r>
      <w:r w:rsidRPr="00236C77">
        <w:rPr>
          <w:rFonts w:ascii="Times New Roman" w:hAnsi="Times New Roman" w:cs="Times New Roman"/>
          <w:noProof/>
          <w:kern w:val="0"/>
        </w:rPr>
        <w:tab/>
        <w:t xml:space="preserve">A. Demir, N. Caglar, and H. Ozturk, “Parameters affecting diagonal cracking behavior of reinforced concrete deep beams,” </w:t>
      </w:r>
      <w:r w:rsidRPr="00236C77">
        <w:rPr>
          <w:rFonts w:ascii="Times New Roman" w:hAnsi="Times New Roman" w:cs="Times New Roman"/>
          <w:i/>
          <w:iCs/>
          <w:noProof/>
          <w:kern w:val="0"/>
        </w:rPr>
        <w:t>Eng. Struct.</w:t>
      </w:r>
      <w:r w:rsidRPr="00236C77">
        <w:rPr>
          <w:rFonts w:ascii="Times New Roman" w:hAnsi="Times New Roman" w:cs="Times New Roman"/>
          <w:noProof/>
          <w:kern w:val="0"/>
        </w:rPr>
        <w:t>, vol. 184, pp. 217–231, 2019, doi: https://doi.org/10.1016/j.engstruct.2019.01.090.</w:t>
      </w:r>
    </w:p>
    <w:p w14:paraId="2CE12037"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40]</w:t>
      </w:r>
      <w:r w:rsidRPr="00236C77">
        <w:rPr>
          <w:rFonts w:ascii="Times New Roman" w:hAnsi="Times New Roman" w:cs="Times New Roman"/>
          <w:noProof/>
          <w:kern w:val="0"/>
        </w:rPr>
        <w:tab/>
        <w:t xml:space="preserve">A. K. El-Sayed and A. B. Shuraim, “Size effect on shear resistance of high strength concrete deep beams,” </w:t>
      </w:r>
      <w:r w:rsidRPr="00236C77">
        <w:rPr>
          <w:rFonts w:ascii="Times New Roman" w:hAnsi="Times New Roman" w:cs="Times New Roman"/>
          <w:i/>
          <w:iCs/>
          <w:noProof/>
          <w:kern w:val="0"/>
        </w:rPr>
        <w:t>Mater. Struct.</w:t>
      </w:r>
      <w:r w:rsidRPr="00236C77">
        <w:rPr>
          <w:rFonts w:ascii="Times New Roman" w:hAnsi="Times New Roman" w:cs="Times New Roman"/>
          <w:noProof/>
          <w:kern w:val="0"/>
        </w:rPr>
        <w:t>, vol. 49, no. 5, pp. 1871–1882, 2016, doi: 10.1617/s11527-015-0619-1.</w:t>
      </w:r>
    </w:p>
    <w:p w14:paraId="539DBB91"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41]</w:t>
      </w:r>
      <w:r w:rsidRPr="00236C77">
        <w:rPr>
          <w:rFonts w:ascii="Times New Roman" w:hAnsi="Times New Roman" w:cs="Times New Roman"/>
          <w:noProof/>
          <w:kern w:val="0"/>
        </w:rPr>
        <w:tab/>
        <w:t>I. Fang, J. Chen, and L. Hong, “Shear behavior of high strength concrete deep beams,” 1995.</w:t>
      </w:r>
    </w:p>
    <w:p w14:paraId="65317E7E"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42]</w:t>
      </w:r>
      <w:r w:rsidRPr="00236C77">
        <w:rPr>
          <w:rFonts w:ascii="Times New Roman" w:hAnsi="Times New Roman" w:cs="Times New Roman"/>
          <w:noProof/>
          <w:kern w:val="0"/>
        </w:rPr>
        <w:tab/>
        <w:t xml:space="preserve">S. J. F. and R. I. Gilbert, “Experimental Studies on High-Strength Concrete Deep Beams,”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95, no. 4, doi: 10.14359/554.</w:t>
      </w:r>
    </w:p>
    <w:p w14:paraId="36CE994A"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43]</w:t>
      </w:r>
      <w:r w:rsidRPr="00236C77">
        <w:rPr>
          <w:rFonts w:ascii="Times New Roman" w:hAnsi="Times New Roman" w:cs="Times New Roman"/>
          <w:noProof/>
          <w:kern w:val="0"/>
        </w:rPr>
        <w:tab/>
        <w:t xml:space="preserve">J. de D. G.-M. and A. S. Lubell, “Behavior of Deep Beams Containing High-Strength Longitudinal </w:t>
      </w:r>
      <w:r w:rsidRPr="00236C77">
        <w:rPr>
          <w:rFonts w:ascii="Times New Roman" w:hAnsi="Times New Roman" w:cs="Times New Roman"/>
          <w:noProof/>
          <w:kern w:val="0"/>
        </w:rPr>
        <w:lastRenderedPageBreak/>
        <w:t xml:space="preserve">Reinforcement,”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113, no. 1, doi: 10.14359/51687910.</w:t>
      </w:r>
    </w:p>
    <w:p w14:paraId="2EDB8CD7"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44]</w:t>
      </w:r>
      <w:r w:rsidRPr="00236C77">
        <w:rPr>
          <w:rFonts w:ascii="Times New Roman" w:hAnsi="Times New Roman" w:cs="Times New Roman"/>
          <w:noProof/>
          <w:kern w:val="0"/>
        </w:rPr>
        <w:tab/>
        <w:t xml:space="preserve">R. K. and G. A. Rao, “Experimental Verification of ACI 318 Strut-and-Tie Method for Design of Deep Beams without Web Reinforcement,”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118, no. 1, doi: 10.14359/51728083.</w:t>
      </w:r>
    </w:p>
    <w:p w14:paraId="37B6EF98"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45]</w:t>
      </w:r>
      <w:r w:rsidRPr="00236C77">
        <w:rPr>
          <w:rFonts w:ascii="Times New Roman" w:hAnsi="Times New Roman" w:cs="Times New Roman"/>
          <w:noProof/>
          <w:kern w:val="0"/>
        </w:rPr>
        <w:tab/>
        <w:t>S. Kunopas, “Influence of horizontal to vertical reinforcement ratio on behavior of reinforced concrete deep beams designed by strut–and–tie method,” Khon Kaen University, Thailand, 2008.</w:t>
      </w:r>
    </w:p>
    <w:p w14:paraId="00126BBF"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46]</w:t>
      </w:r>
      <w:r w:rsidRPr="00236C77">
        <w:rPr>
          <w:rFonts w:ascii="Times New Roman" w:hAnsi="Times New Roman" w:cs="Times New Roman"/>
          <w:noProof/>
          <w:kern w:val="0"/>
        </w:rPr>
        <w:tab/>
        <w:t>D. Lee, “An experimental investigation in the effects of detailing on the shear behaviour of deep beams,” University of Toronto, 1982.</w:t>
      </w:r>
    </w:p>
    <w:p w14:paraId="5DBC237A"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47]</w:t>
      </w:r>
      <w:r w:rsidRPr="00236C77">
        <w:rPr>
          <w:rFonts w:ascii="Times New Roman" w:hAnsi="Times New Roman" w:cs="Times New Roman"/>
          <w:noProof/>
          <w:kern w:val="0"/>
        </w:rPr>
        <w:tab/>
        <w:t xml:space="preserve">I.-J. L. Wen-Yao Lu  and Hsin-Wan Yu, “Shear Strength of Reinforced Concrete Deep Beams,”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110, no. 4, doi: 10.14359/51685752.</w:t>
      </w:r>
    </w:p>
    <w:p w14:paraId="15A9D5CB"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48]</w:t>
      </w:r>
      <w:r w:rsidRPr="00236C77">
        <w:rPr>
          <w:rFonts w:ascii="Times New Roman" w:hAnsi="Times New Roman" w:cs="Times New Roman"/>
          <w:noProof/>
          <w:kern w:val="0"/>
        </w:rPr>
        <w:tab/>
        <w:t xml:space="preserve">E. C. B. Boyan I. Mihaylov  and Michael P. Collins, “Behavior of Large Deep Beams Subjected to Monotonic and Reversed Cyclic Shear,”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107, no. 6, doi: 10.14359/51664021.</w:t>
      </w:r>
    </w:p>
    <w:p w14:paraId="2F7B7F06"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49]</w:t>
      </w:r>
      <w:r w:rsidRPr="00236C77">
        <w:rPr>
          <w:rFonts w:ascii="Times New Roman" w:hAnsi="Times New Roman" w:cs="Times New Roman"/>
          <w:noProof/>
          <w:kern w:val="0"/>
        </w:rPr>
        <w:tab/>
        <w:t xml:space="preserve">G. T. Proestos, D. K. Palipana, and B. I. Mihaylov, “Evaluating the shear resistance of deep beams loaded or supported by wide elements,” </w:t>
      </w:r>
      <w:r w:rsidRPr="00236C77">
        <w:rPr>
          <w:rFonts w:ascii="Times New Roman" w:hAnsi="Times New Roman" w:cs="Times New Roman"/>
          <w:i/>
          <w:iCs/>
          <w:noProof/>
          <w:kern w:val="0"/>
        </w:rPr>
        <w:t>Eng. Struct.</w:t>
      </w:r>
      <w:r w:rsidRPr="00236C77">
        <w:rPr>
          <w:rFonts w:ascii="Times New Roman" w:hAnsi="Times New Roman" w:cs="Times New Roman"/>
          <w:noProof/>
          <w:kern w:val="0"/>
        </w:rPr>
        <w:t>, vol. 226, p. 111368, 2021, doi: https://doi.org/10.1016/j.engstruct.2020.111368.</w:t>
      </w:r>
    </w:p>
    <w:p w14:paraId="2FC4DE73"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50]</w:t>
      </w:r>
      <w:r w:rsidRPr="00236C77">
        <w:rPr>
          <w:rFonts w:ascii="Times New Roman" w:hAnsi="Times New Roman" w:cs="Times New Roman"/>
          <w:noProof/>
          <w:kern w:val="0"/>
        </w:rPr>
        <w:tab/>
        <w:t xml:space="preserve">G. P.-M. Carlos G. Quintero-Febres  and James K. Wight, “Strength of Struts in Deep Concrete Members Designed Using Strut-and-Tie Method,”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103, no. 4, doi: 10.14359/16434.</w:t>
      </w:r>
    </w:p>
    <w:p w14:paraId="2E96B061"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51]</w:t>
      </w:r>
      <w:r w:rsidRPr="00236C77">
        <w:rPr>
          <w:rFonts w:ascii="Times New Roman" w:hAnsi="Times New Roman" w:cs="Times New Roman"/>
          <w:noProof/>
          <w:kern w:val="0"/>
        </w:rPr>
        <w:tab/>
        <w:t xml:space="preserve">R. Vollum and J. Sagaseta, “Shear design of short-span beams,” </w:t>
      </w:r>
      <w:r w:rsidRPr="00236C77">
        <w:rPr>
          <w:rFonts w:ascii="Times New Roman" w:hAnsi="Times New Roman" w:cs="Times New Roman"/>
          <w:i/>
          <w:iCs/>
          <w:noProof/>
          <w:kern w:val="0"/>
        </w:rPr>
        <w:t>Mag. Concr. Res. - MAG CONCR RES</w:t>
      </w:r>
      <w:r w:rsidRPr="00236C77">
        <w:rPr>
          <w:rFonts w:ascii="Times New Roman" w:hAnsi="Times New Roman" w:cs="Times New Roman"/>
          <w:noProof/>
          <w:kern w:val="0"/>
        </w:rPr>
        <w:t>, vol. 62, pp. 267–282, 2010, doi: 10.1680/macr.2010.62.4.267.</w:t>
      </w:r>
    </w:p>
    <w:p w14:paraId="65F94178"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52]</w:t>
      </w:r>
      <w:r w:rsidRPr="00236C77">
        <w:rPr>
          <w:rFonts w:ascii="Times New Roman" w:hAnsi="Times New Roman" w:cs="Times New Roman"/>
          <w:noProof/>
          <w:kern w:val="0"/>
        </w:rPr>
        <w:tab/>
        <w:t xml:space="preserve">D. K. Sahoo, M. S. V. Sagi, B. Singh, and P. Bhargava, “Effect of Detailing of Web Reinforcement on the Behavior of Bottle-shaped Struts,” </w:t>
      </w:r>
      <w:r w:rsidRPr="00236C77">
        <w:rPr>
          <w:rFonts w:ascii="Times New Roman" w:hAnsi="Times New Roman" w:cs="Times New Roman"/>
          <w:i/>
          <w:iCs/>
          <w:noProof/>
          <w:kern w:val="0"/>
        </w:rPr>
        <w:t>J. Adv. Concr. Technol.</w:t>
      </w:r>
      <w:r w:rsidRPr="00236C77">
        <w:rPr>
          <w:rFonts w:ascii="Times New Roman" w:hAnsi="Times New Roman" w:cs="Times New Roman"/>
          <w:noProof/>
          <w:kern w:val="0"/>
        </w:rPr>
        <w:t>, vol. 8, no. 3, pp. 303–314, 2010, doi: 10.3151/jact.8.303.</w:t>
      </w:r>
    </w:p>
    <w:p w14:paraId="26517655"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53]</w:t>
      </w:r>
      <w:r w:rsidRPr="00236C77">
        <w:rPr>
          <w:rFonts w:ascii="Times New Roman" w:hAnsi="Times New Roman" w:cs="Times New Roman"/>
          <w:noProof/>
          <w:kern w:val="0"/>
        </w:rPr>
        <w:tab/>
        <w:t>M. Salamy, H. Kobayashi, S. Unjoh, K. Kosa, and T. Nishioka, “A comparative study on RC deep beams behavior with shear span to depth ratio between 0.5 and 1.5,” 2005.</w:t>
      </w:r>
    </w:p>
    <w:p w14:paraId="1E355746"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54]</w:t>
      </w:r>
      <w:r w:rsidRPr="00236C77">
        <w:rPr>
          <w:rFonts w:ascii="Times New Roman" w:hAnsi="Times New Roman" w:cs="Times New Roman"/>
          <w:noProof/>
          <w:kern w:val="0"/>
        </w:rPr>
        <w:tab/>
        <w:t xml:space="preserve">K. F. S. and J. M. S. Al-Musawi, “Shear Design of High- and Normal Strength Concrete Beams with Web Reinforcement,”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89, no. 6, doi: 10.14359/9644.</w:t>
      </w:r>
    </w:p>
    <w:p w14:paraId="7F61DB56"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55]</w:t>
      </w:r>
      <w:r w:rsidRPr="00236C77">
        <w:rPr>
          <w:rFonts w:ascii="Times New Roman" w:hAnsi="Times New Roman" w:cs="Times New Roman"/>
          <w:noProof/>
          <w:kern w:val="0"/>
        </w:rPr>
        <w:tab/>
        <w:t xml:space="preserve">A. Senturk and C. Higgins, “Evaluation of Reinforced Concrete Deck Girder Bridge Bent Caps with 1950s Vintage Details: Analytical Methods,”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107, pp. 544–553, 2010.</w:t>
      </w:r>
    </w:p>
    <w:p w14:paraId="68287A4F"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56]</w:t>
      </w:r>
      <w:r w:rsidRPr="00236C77">
        <w:rPr>
          <w:rFonts w:ascii="Times New Roman" w:hAnsi="Times New Roman" w:cs="Times New Roman"/>
          <w:noProof/>
          <w:kern w:val="0"/>
        </w:rPr>
        <w:tab/>
        <w:t xml:space="preserve">A. B. Shuraim and A. K. El-Sayed, “Experimental verification of strut and tie model for HSC deep beams without shear reinforcement,” </w:t>
      </w:r>
      <w:r w:rsidRPr="00236C77">
        <w:rPr>
          <w:rFonts w:ascii="Times New Roman" w:hAnsi="Times New Roman" w:cs="Times New Roman"/>
          <w:i/>
          <w:iCs/>
          <w:noProof/>
          <w:kern w:val="0"/>
        </w:rPr>
        <w:t>Eng. Struct.</w:t>
      </w:r>
      <w:r w:rsidRPr="00236C77">
        <w:rPr>
          <w:rFonts w:ascii="Times New Roman" w:hAnsi="Times New Roman" w:cs="Times New Roman"/>
          <w:noProof/>
          <w:kern w:val="0"/>
        </w:rPr>
        <w:t>, vol. 117, pp. 71–85, 2016, doi: https://doi.org/10.1016/j.engstruct.2016.03.002.</w:t>
      </w:r>
    </w:p>
    <w:p w14:paraId="73E92381"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57]</w:t>
      </w:r>
      <w:r w:rsidRPr="00236C77">
        <w:rPr>
          <w:rFonts w:ascii="Times New Roman" w:hAnsi="Times New Roman" w:cs="Times New Roman"/>
          <w:noProof/>
          <w:kern w:val="0"/>
        </w:rPr>
        <w:tab/>
        <w:t xml:space="preserve">F.-K. K. Kang-Hai Tan  Susanto Teng, and LingweiI Guan, “High-Strength Concrete Deep Beams With Effective Span and Shear Span Variations,”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92, no. 4, doi: 10.14359/991.</w:t>
      </w:r>
    </w:p>
    <w:p w14:paraId="520400E7"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58]</w:t>
      </w:r>
      <w:r w:rsidRPr="00236C77">
        <w:rPr>
          <w:rFonts w:ascii="Times New Roman" w:hAnsi="Times New Roman" w:cs="Times New Roman"/>
          <w:noProof/>
          <w:kern w:val="0"/>
        </w:rPr>
        <w:tab/>
        <w:t xml:space="preserve">F.-K. K. Kang-Hai Tan  Susanto Teng, and Li-Wei Weng, “Effect of Web Reinforcement on High-Strength Concrete Deep Beams,”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94, no. 5, doi: 10.14359/506.</w:t>
      </w:r>
    </w:p>
    <w:p w14:paraId="7EA36D43"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59]</w:t>
      </w:r>
      <w:r w:rsidRPr="00236C77">
        <w:rPr>
          <w:rFonts w:ascii="Times New Roman" w:hAnsi="Times New Roman" w:cs="Times New Roman"/>
          <w:noProof/>
          <w:kern w:val="0"/>
        </w:rPr>
        <w:tab/>
        <w:t xml:space="preserve">S. T. Kang-Hai Tan  Fung-Kew Kong, and Hai-Yun Lu, “Main Tension Steel in High Strength Concrete Deep and Short Beams,” </w:t>
      </w:r>
      <w:r w:rsidRPr="00236C77">
        <w:rPr>
          <w:rFonts w:ascii="Times New Roman" w:hAnsi="Times New Roman" w:cs="Times New Roman"/>
          <w:i/>
          <w:iCs/>
          <w:noProof/>
          <w:kern w:val="0"/>
        </w:rPr>
        <w:t>ACI Struct. J.</w:t>
      </w:r>
      <w:r w:rsidRPr="00236C77">
        <w:rPr>
          <w:rFonts w:ascii="Times New Roman" w:hAnsi="Times New Roman" w:cs="Times New Roman"/>
          <w:noProof/>
          <w:kern w:val="0"/>
        </w:rPr>
        <w:t>, vol. 94, no. 6, doi: 10.14359/9735.</w:t>
      </w:r>
    </w:p>
    <w:p w14:paraId="5EA3B141"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60]</w:t>
      </w:r>
      <w:r w:rsidRPr="00236C77">
        <w:rPr>
          <w:rFonts w:ascii="Times New Roman" w:hAnsi="Times New Roman" w:cs="Times New Roman"/>
          <w:noProof/>
          <w:kern w:val="0"/>
        </w:rPr>
        <w:tab/>
        <w:t xml:space="preserve">Y. TANIMURA and T. SATO, “Evaluation of Shear Strength of Deep Beams with Stirrups,” </w:t>
      </w:r>
      <w:r w:rsidRPr="00236C77">
        <w:rPr>
          <w:rFonts w:ascii="Times New Roman" w:hAnsi="Times New Roman" w:cs="Times New Roman"/>
          <w:i/>
          <w:iCs/>
          <w:noProof/>
          <w:kern w:val="0"/>
        </w:rPr>
        <w:t>Q. Rep. RTRI</w:t>
      </w:r>
      <w:r w:rsidRPr="00236C77">
        <w:rPr>
          <w:rFonts w:ascii="Times New Roman" w:hAnsi="Times New Roman" w:cs="Times New Roman"/>
          <w:noProof/>
          <w:kern w:val="0"/>
        </w:rPr>
        <w:t>, vol. 46, no. 1, pp. 53–58, 2005, doi: 10.2219/rtriqr.46.53.</w:t>
      </w:r>
    </w:p>
    <w:p w14:paraId="48D3E5A7"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61]</w:t>
      </w:r>
      <w:r w:rsidRPr="00236C77">
        <w:rPr>
          <w:rFonts w:ascii="Times New Roman" w:hAnsi="Times New Roman" w:cs="Times New Roman"/>
          <w:noProof/>
          <w:kern w:val="0"/>
        </w:rPr>
        <w:tab/>
        <w:t>P. Tasenhod, “Behaviors of reinforced concrete deep beams,” Khon Kaen University, Thailand, 2014.</w:t>
      </w:r>
    </w:p>
    <w:p w14:paraId="041E05BF" w14:textId="77777777" w:rsidR="00236C77" w:rsidRPr="00236C77" w:rsidRDefault="00236C77" w:rsidP="00236C77">
      <w:pPr>
        <w:widowControl w:val="0"/>
        <w:autoSpaceDE w:val="0"/>
        <w:autoSpaceDN w:val="0"/>
        <w:adjustRightInd w:val="0"/>
        <w:spacing w:line="240" w:lineRule="auto"/>
        <w:ind w:left="640" w:hanging="640"/>
        <w:rPr>
          <w:rFonts w:ascii="Times New Roman" w:hAnsi="Times New Roman" w:cs="Times New Roman"/>
          <w:noProof/>
          <w:kern w:val="0"/>
        </w:rPr>
      </w:pPr>
      <w:r w:rsidRPr="00236C77">
        <w:rPr>
          <w:rFonts w:ascii="Times New Roman" w:hAnsi="Times New Roman" w:cs="Times New Roman"/>
          <w:noProof/>
          <w:kern w:val="0"/>
        </w:rPr>
        <w:t>[62]</w:t>
      </w:r>
      <w:r w:rsidRPr="00236C77">
        <w:rPr>
          <w:rFonts w:ascii="Times New Roman" w:hAnsi="Times New Roman" w:cs="Times New Roman"/>
          <w:noProof/>
          <w:kern w:val="0"/>
        </w:rPr>
        <w:tab/>
        <w:t xml:space="preserve">J.-H. Zhang, S.-S. Li, W. Xie, and Y.-D. Guo, “Experimental Study on Shear Capacity of High Strength Reinforcement Concrete Deep Beams with Small Shear Span–Depth Ratio,” </w:t>
      </w:r>
      <w:r w:rsidRPr="00236C77">
        <w:rPr>
          <w:rFonts w:ascii="Times New Roman" w:hAnsi="Times New Roman" w:cs="Times New Roman"/>
          <w:i/>
          <w:iCs/>
          <w:noProof/>
          <w:kern w:val="0"/>
        </w:rPr>
        <w:t>Materials (Basel).</w:t>
      </w:r>
      <w:r w:rsidRPr="00236C77">
        <w:rPr>
          <w:rFonts w:ascii="Times New Roman" w:hAnsi="Times New Roman" w:cs="Times New Roman"/>
          <w:noProof/>
          <w:kern w:val="0"/>
        </w:rPr>
        <w:t>, vol. 13, no. 5, 2020, doi: 10.3390/ma13051218.</w:t>
      </w:r>
    </w:p>
    <w:p w14:paraId="0ECF2E35" w14:textId="77777777" w:rsidR="00236C77" w:rsidRPr="00236C77" w:rsidRDefault="00236C77" w:rsidP="00236C77">
      <w:pPr>
        <w:widowControl w:val="0"/>
        <w:autoSpaceDE w:val="0"/>
        <w:autoSpaceDN w:val="0"/>
        <w:adjustRightInd w:val="0"/>
        <w:spacing w:after="0" w:line="240" w:lineRule="auto"/>
        <w:ind w:left="640" w:hanging="640"/>
        <w:rPr>
          <w:rFonts w:ascii="Times New Roman" w:hAnsi="Times New Roman" w:cs="Times New Roman"/>
          <w:noProof/>
        </w:rPr>
      </w:pPr>
      <w:r w:rsidRPr="00236C77">
        <w:rPr>
          <w:rFonts w:ascii="Times New Roman" w:hAnsi="Times New Roman" w:cs="Times New Roman"/>
          <w:noProof/>
          <w:kern w:val="0"/>
        </w:rPr>
        <w:t>[63]</w:t>
      </w:r>
      <w:r w:rsidRPr="00236C77">
        <w:rPr>
          <w:rFonts w:ascii="Times New Roman" w:hAnsi="Times New Roman" w:cs="Times New Roman"/>
          <w:noProof/>
          <w:kern w:val="0"/>
        </w:rPr>
        <w:tab/>
        <w:t xml:space="preserve">Z. Ning, T. Kang-Hai, and L. Chee-Lai, “Single-Span Deep Beams Subjected to Unsymmetrical Loads,” </w:t>
      </w:r>
      <w:r w:rsidRPr="00236C77">
        <w:rPr>
          <w:rFonts w:ascii="Times New Roman" w:hAnsi="Times New Roman" w:cs="Times New Roman"/>
          <w:i/>
          <w:iCs/>
          <w:noProof/>
          <w:kern w:val="0"/>
        </w:rPr>
        <w:t>J. Struct. Eng.</w:t>
      </w:r>
      <w:r w:rsidRPr="00236C77">
        <w:rPr>
          <w:rFonts w:ascii="Times New Roman" w:hAnsi="Times New Roman" w:cs="Times New Roman"/>
          <w:noProof/>
          <w:kern w:val="0"/>
        </w:rPr>
        <w:t>, vol. 135, no. 3, pp. 239–252, Mar. 2009, doi: 10.1061/(ASCE)0733-9445(2009)135:3(239).</w:t>
      </w:r>
    </w:p>
    <w:p w14:paraId="3AE49943" w14:textId="70236AFB" w:rsidR="0013555D" w:rsidRPr="0013555D" w:rsidRDefault="0013555D" w:rsidP="00236C77">
      <w:pPr>
        <w:rPr>
          <w:rFonts w:asciiTheme="majorBidi" w:hAnsiTheme="majorBidi" w:cstheme="majorBidi"/>
        </w:rPr>
      </w:pPr>
      <w:r w:rsidRPr="0013555D">
        <w:rPr>
          <w:rFonts w:asciiTheme="majorBidi" w:hAnsiTheme="majorBidi" w:cstheme="majorBidi"/>
        </w:rPr>
        <w:fldChar w:fldCharType="end"/>
      </w:r>
    </w:p>
    <w:sectPr w:rsidR="0013555D" w:rsidRPr="0013555D" w:rsidSect="00F751B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555D"/>
    <w:rsid w:val="0001124D"/>
    <w:rsid w:val="000A0669"/>
    <w:rsid w:val="00107522"/>
    <w:rsid w:val="001076D8"/>
    <w:rsid w:val="0013555D"/>
    <w:rsid w:val="001D78E6"/>
    <w:rsid w:val="001F27D9"/>
    <w:rsid w:val="00213154"/>
    <w:rsid w:val="00233B8B"/>
    <w:rsid w:val="00236C77"/>
    <w:rsid w:val="00296843"/>
    <w:rsid w:val="002D1154"/>
    <w:rsid w:val="00310603"/>
    <w:rsid w:val="00327724"/>
    <w:rsid w:val="00393F33"/>
    <w:rsid w:val="004B48BB"/>
    <w:rsid w:val="0055143F"/>
    <w:rsid w:val="005B58AB"/>
    <w:rsid w:val="005C3AA3"/>
    <w:rsid w:val="006D6D8B"/>
    <w:rsid w:val="006E5061"/>
    <w:rsid w:val="007C3393"/>
    <w:rsid w:val="00844B6E"/>
    <w:rsid w:val="00856A6C"/>
    <w:rsid w:val="00885F4C"/>
    <w:rsid w:val="008A2E79"/>
    <w:rsid w:val="00907542"/>
    <w:rsid w:val="009C3983"/>
    <w:rsid w:val="009E1E60"/>
    <w:rsid w:val="00A24056"/>
    <w:rsid w:val="00A338CC"/>
    <w:rsid w:val="00A36284"/>
    <w:rsid w:val="00A53D64"/>
    <w:rsid w:val="00AA333A"/>
    <w:rsid w:val="00BE2227"/>
    <w:rsid w:val="00C26F61"/>
    <w:rsid w:val="00C83D2E"/>
    <w:rsid w:val="00CF1960"/>
    <w:rsid w:val="00D4078E"/>
    <w:rsid w:val="00E60F31"/>
    <w:rsid w:val="00EF2606"/>
    <w:rsid w:val="00F751BE"/>
    <w:rsid w:val="00FA5783"/>
    <w:rsid w:val="00FB6C45"/>
    <w:rsid w:val="00FC0C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755489"/>
  <w15:chartTrackingRefBased/>
  <w15:docId w15:val="{93B397ED-FB2A-4550-A379-BF0DF0EF7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3F33"/>
  </w:style>
  <w:style w:type="paragraph" w:styleId="Heading1">
    <w:name w:val="heading 1"/>
    <w:basedOn w:val="Normal"/>
    <w:next w:val="Normal"/>
    <w:link w:val="Heading1Char"/>
    <w:uiPriority w:val="9"/>
    <w:qFormat/>
    <w:rsid w:val="0013555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3555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3555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3555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3555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3555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555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555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555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555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3555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3555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3555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3555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3555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555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555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555D"/>
    <w:rPr>
      <w:rFonts w:eastAsiaTheme="majorEastAsia" w:cstheme="majorBidi"/>
      <w:color w:val="272727" w:themeColor="text1" w:themeTint="D8"/>
    </w:rPr>
  </w:style>
  <w:style w:type="paragraph" w:styleId="Title">
    <w:name w:val="Title"/>
    <w:basedOn w:val="Normal"/>
    <w:next w:val="Normal"/>
    <w:link w:val="TitleChar"/>
    <w:uiPriority w:val="10"/>
    <w:qFormat/>
    <w:rsid w:val="0013555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55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555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555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555D"/>
    <w:pPr>
      <w:spacing w:before="160"/>
      <w:jc w:val="center"/>
    </w:pPr>
    <w:rPr>
      <w:i/>
      <w:iCs/>
      <w:color w:val="404040" w:themeColor="text1" w:themeTint="BF"/>
    </w:rPr>
  </w:style>
  <w:style w:type="character" w:customStyle="1" w:styleId="QuoteChar">
    <w:name w:val="Quote Char"/>
    <w:basedOn w:val="DefaultParagraphFont"/>
    <w:link w:val="Quote"/>
    <w:uiPriority w:val="29"/>
    <w:rsid w:val="0013555D"/>
    <w:rPr>
      <w:i/>
      <w:iCs/>
      <w:color w:val="404040" w:themeColor="text1" w:themeTint="BF"/>
    </w:rPr>
  </w:style>
  <w:style w:type="paragraph" w:styleId="ListParagraph">
    <w:name w:val="List Paragraph"/>
    <w:basedOn w:val="Normal"/>
    <w:uiPriority w:val="34"/>
    <w:qFormat/>
    <w:rsid w:val="0013555D"/>
    <w:pPr>
      <w:ind w:left="720"/>
      <w:contextualSpacing/>
    </w:pPr>
  </w:style>
  <w:style w:type="character" w:styleId="IntenseEmphasis">
    <w:name w:val="Intense Emphasis"/>
    <w:basedOn w:val="DefaultParagraphFont"/>
    <w:uiPriority w:val="21"/>
    <w:qFormat/>
    <w:rsid w:val="0013555D"/>
    <w:rPr>
      <w:i/>
      <w:iCs/>
      <w:color w:val="0F4761" w:themeColor="accent1" w:themeShade="BF"/>
    </w:rPr>
  </w:style>
  <w:style w:type="paragraph" w:styleId="IntenseQuote">
    <w:name w:val="Intense Quote"/>
    <w:basedOn w:val="Normal"/>
    <w:next w:val="Normal"/>
    <w:link w:val="IntenseQuoteChar"/>
    <w:uiPriority w:val="30"/>
    <w:qFormat/>
    <w:rsid w:val="0013555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3555D"/>
    <w:rPr>
      <w:i/>
      <w:iCs/>
      <w:color w:val="0F4761" w:themeColor="accent1" w:themeShade="BF"/>
    </w:rPr>
  </w:style>
  <w:style w:type="character" w:styleId="IntenseReference">
    <w:name w:val="Intense Reference"/>
    <w:basedOn w:val="DefaultParagraphFont"/>
    <w:uiPriority w:val="32"/>
    <w:qFormat/>
    <w:rsid w:val="0013555D"/>
    <w:rPr>
      <w:b/>
      <w:bCs/>
      <w:smallCaps/>
      <w:color w:val="0F4761" w:themeColor="accent1" w:themeShade="BF"/>
      <w:spacing w:val="5"/>
    </w:rPr>
  </w:style>
  <w:style w:type="character" w:styleId="PlaceholderText">
    <w:name w:val="Placeholder Text"/>
    <w:basedOn w:val="DefaultParagraphFont"/>
    <w:uiPriority w:val="99"/>
    <w:semiHidden/>
    <w:rsid w:val="006E506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73360">
      <w:bodyDiv w:val="1"/>
      <w:marLeft w:val="0"/>
      <w:marRight w:val="0"/>
      <w:marTop w:val="0"/>
      <w:marBottom w:val="0"/>
      <w:divBdr>
        <w:top w:val="none" w:sz="0" w:space="0" w:color="auto"/>
        <w:left w:val="none" w:sz="0" w:space="0" w:color="auto"/>
        <w:bottom w:val="none" w:sz="0" w:space="0" w:color="auto"/>
        <w:right w:val="none" w:sz="0" w:space="0" w:color="auto"/>
      </w:divBdr>
    </w:div>
    <w:div w:id="158815999">
      <w:bodyDiv w:val="1"/>
      <w:marLeft w:val="0"/>
      <w:marRight w:val="0"/>
      <w:marTop w:val="0"/>
      <w:marBottom w:val="0"/>
      <w:divBdr>
        <w:top w:val="none" w:sz="0" w:space="0" w:color="auto"/>
        <w:left w:val="none" w:sz="0" w:space="0" w:color="auto"/>
        <w:bottom w:val="none" w:sz="0" w:space="0" w:color="auto"/>
        <w:right w:val="none" w:sz="0" w:space="0" w:color="auto"/>
      </w:divBdr>
    </w:div>
    <w:div w:id="505360703">
      <w:bodyDiv w:val="1"/>
      <w:marLeft w:val="0"/>
      <w:marRight w:val="0"/>
      <w:marTop w:val="0"/>
      <w:marBottom w:val="0"/>
      <w:divBdr>
        <w:top w:val="none" w:sz="0" w:space="0" w:color="auto"/>
        <w:left w:val="none" w:sz="0" w:space="0" w:color="auto"/>
        <w:bottom w:val="none" w:sz="0" w:space="0" w:color="auto"/>
        <w:right w:val="none" w:sz="0" w:space="0" w:color="auto"/>
      </w:divBdr>
    </w:div>
    <w:div w:id="536620779">
      <w:bodyDiv w:val="1"/>
      <w:marLeft w:val="0"/>
      <w:marRight w:val="0"/>
      <w:marTop w:val="0"/>
      <w:marBottom w:val="0"/>
      <w:divBdr>
        <w:top w:val="none" w:sz="0" w:space="0" w:color="auto"/>
        <w:left w:val="none" w:sz="0" w:space="0" w:color="auto"/>
        <w:bottom w:val="none" w:sz="0" w:space="0" w:color="auto"/>
        <w:right w:val="none" w:sz="0" w:space="0" w:color="auto"/>
      </w:divBdr>
    </w:div>
    <w:div w:id="1513640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4ED8A0A1-C26D-47EC-81BD-D40317B72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Pages>
  <Words>17602</Words>
  <Characters>100333</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led Mohamed Hassan Megahed</dc:creator>
  <cp:keywords/>
  <dc:description/>
  <cp:lastModifiedBy>Khaled Mohamed Hassan Megahed</cp:lastModifiedBy>
  <cp:revision>6</cp:revision>
  <dcterms:created xsi:type="dcterms:W3CDTF">2024-05-27T22:56:00Z</dcterms:created>
  <dcterms:modified xsi:type="dcterms:W3CDTF">2024-05-27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orsk-apa-manual</vt:lpwstr>
  </property>
  <property fmtid="{D5CDD505-2E9C-101B-9397-08002B2CF9AE}" pid="19" name="Mendeley Recent Style Name 8_1">
    <vt:lpwstr>Norsk APA-manual - APA 7th edition (author-date)</vt:lpwstr>
  </property>
  <property fmtid="{D5CDD505-2E9C-101B-9397-08002B2CF9AE}" pid="20" name="Mendeley Recent Style Id 9_1">
    <vt:lpwstr>http://www.zotero.org/styles/university-of-gothenburg-apa-7th-edition-swedish-legislations</vt:lpwstr>
  </property>
  <property fmtid="{D5CDD505-2E9C-101B-9397-08002B2CF9AE}" pid="21" name="Mendeley Recent Style Name 9_1">
    <vt:lpwstr>University of Gothenburg - APA 7th edition (Swedish legislations)</vt:lpwstr>
  </property>
  <property fmtid="{D5CDD505-2E9C-101B-9397-08002B2CF9AE}" pid="22" name="Mendeley Document_1">
    <vt:lpwstr>True</vt:lpwstr>
  </property>
  <property fmtid="{D5CDD505-2E9C-101B-9397-08002B2CF9AE}" pid="23" name="Mendeley Unique User Id_1">
    <vt:lpwstr>9928eabf-5687-3456-abca-868626f2b01e</vt:lpwstr>
  </property>
  <property fmtid="{D5CDD505-2E9C-101B-9397-08002B2CF9AE}" pid="24" name="Mendeley Citation Style_1">
    <vt:lpwstr>http://www.zotero.org/styles/ieee</vt:lpwstr>
  </property>
</Properties>
</file>